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7AC55" w14:textId="77777777" w:rsidR="00200A44" w:rsidRPr="003F7751" w:rsidRDefault="00200A44" w:rsidP="00200A44">
      <w:pPr>
        <w:pStyle w:val="Articletitle"/>
        <w:rPr>
          <w:lang w:val="nb-NO"/>
        </w:rPr>
      </w:pPr>
      <w:r w:rsidRPr="003F7751">
        <w:rPr>
          <w:lang w:val="nb-NO"/>
        </w:rPr>
        <w:t>Pengaruh media sosial terhadap produktivitas akademik mahasiswa</w:t>
      </w:r>
    </w:p>
    <w:p w14:paraId="7D57B373" w14:textId="77777777" w:rsidR="00103778" w:rsidRPr="00200A44" w:rsidRDefault="00103778" w:rsidP="00103778">
      <w:pPr>
        <w:rPr>
          <w:rFonts w:ascii="Candara" w:hAnsi="Candara"/>
          <w:lang w:val="nb-NO" w:eastAsia="en-GB"/>
        </w:rPr>
      </w:pPr>
    </w:p>
    <w:p w14:paraId="3A31A6CA" w14:textId="77777777" w:rsidR="00983012" w:rsidRDefault="00200A44" w:rsidP="00983012">
      <w:pPr>
        <w:spacing w:line="240" w:lineRule="auto"/>
        <w:ind w:right="-2"/>
        <w:rPr>
          <w:rFonts w:ascii="Candara" w:eastAsia="Candara" w:hAnsi="Candara" w:cs="Candara"/>
          <w:b/>
          <w:color w:val="000000"/>
          <w:szCs w:val="24"/>
          <w:lang w:val="nb-NO"/>
        </w:rPr>
      </w:pPr>
      <w:r w:rsidRPr="00983012">
        <w:rPr>
          <w:rFonts w:ascii="Candara" w:eastAsia="Candara" w:hAnsi="Candara" w:cs="Candara"/>
          <w:b/>
          <w:color w:val="000000"/>
          <w:szCs w:val="24"/>
          <w:lang w:val="nb-NO"/>
        </w:rPr>
        <w:t>Auliaul Munawwaroh</w:t>
      </w:r>
    </w:p>
    <w:p w14:paraId="3EA35666" w14:textId="4E1B16F7" w:rsidR="00983012" w:rsidRPr="00983012" w:rsidRDefault="00983012" w:rsidP="00983012">
      <w:pPr>
        <w:spacing w:line="240" w:lineRule="auto"/>
        <w:ind w:right="-2"/>
        <w:rPr>
          <w:rFonts w:ascii="Candara" w:eastAsia="Candara" w:hAnsi="Candara" w:cs="Candara"/>
          <w:b/>
          <w:color w:val="000000"/>
          <w:szCs w:val="24"/>
          <w:lang w:val="nb-NO"/>
        </w:rPr>
      </w:pPr>
      <w:r w:rsidRPr="003F7751">
        <w:rPr>
          <w:rFonts w:ascii="Candara" w:eastAsia="Candara" w:hAnsi="Candara" w:cs="Candara"/>
          <w:i/>
          <w:color w:val="000000"/>
          <w:sz w:val="20"/>
          <w:lang w:val="nb-NO"/>
        </w:rPr>
        <w:t>Program Studi Teknik Arsitektur, Fakultas Sains dan Teknologi, Universitas Maulana Malik Ibrahim Malang</w:t>
      </w:r>
    </w:p>
    <w:p w14:paraId="264C4031" w14:textId="2A366805" w:rsidR="00A279BC" w:rsidRPr="00983012" w:rsidRDefault="00A279BC" w:rsidP="00A279BC">
      <w:pPr>
        <w:spacing w:before="0" w:line="240" w:lineRule="auto"/>
        <w:ind w:right="-2"/>
        <w:rPr>
          <w:rFonts w:ascii="Candara" w:hAnsi="Candara" w:cstheme="majorBidi"/>
          <w:bCs/>
          <w:i/>
          <w:color w:val="000000" w:themeColor="text1"/>
          <w:sz w:val="20"/>
          <w:lang w:val="it-IT"/>
        </w:rPr>
      </w:pPr>
      <w:r w:rsidRPr="00983012">
        <w:rPr>
          <w:rFonts w:ascii="Candara" w:hAnsi="Candara" w:cstheme="majorBidi"/>
          <w:bCs/>
          <w:i/>
          <w:color w:val="000000" w:themeColor="text1"/>
          <w:sz w:val="20"/>
          <w:lang w:val="it-IT"/>
        </w:rPr>
        <w:t xml:space="preserve">e-mail: </w:t>
      </w:r>
      <w:r w:rsidR="00983012">
        <w:rPr>
          <w:rFonts w:ascii="Candara" w:hAnsi="Candara" w:cstheme="majorBidi"/>
          <w:bCs/>
          <w:i/>
          <w:color w:val="000000" w:themeColor="text1"/>
          <w:sz w:val="20"/>
          <w:lang w:val="it-IT"/>
        </w:rPr>
        <w:t>a</w:t>
      </w:r>
      <w:r w:rsidR="00983012" w:rsidRPr="00983012">
        <w:rPr>
          <w:rFonts w:ascii="Candara" w:eastAsia="Candara" w:hAnsi="Candara" w:cs="Candara"/>
          <w:i/>
          <w:color w:val="000000"/>
          <w:sz w:val="20"/>
          <w:lang w:val="it-IT"/>
        </w:rPr>
        <w:t>uliamuna227@gmail.com</w:t>
      </w:r>
    </w:p>
    <w:p w14:paraId="0048EC55" w14:textId="743BD0E0" w:rsidR="00567531" w:rsidRPr="00983012" w:rsidRDefault="00567531" w:rsidP="003F1FE8">
      <w:pPr>
        <w:pStyle w:val="author"/>
        <w:pBdr>
          <w:bottom w:val="single" w:sz="4" w:space="1" w:color="auto"/>
        </w:pBdr>
        <w:spacing w:line="240" w:lineRule="auto"/>
        <w:ind w:right="-2"/>
        <w:jc w:val="left"/>
        <w:rPr>
          <w:rFonts w:ascii="Candara" w:hAnsi="Candara" w:cstheme="majorBidi"/>
          <w:i/>
          <w:color w:val="000000" w:themeColor="text1"/>
          <w:sz w:val="16"/>
          <w:szCs w:val="16"/>
          <w:lang w:val="it-IT"/>
        </w:rPr>
      </w:pPr>
    </w:p>
    <w:p w14:paraId="35C91418" w14:textId="6C6F3B5D" w:rsidR="00D951EF" w:rsidRPr="00983012" w:rsidRDefault="00D951EF" w:rsidP="003F1FE8">
      <w:pPr>
        <w:pStyle w:val="author"/>
        <w:pBdr>
          <w:bottom w:val="single" w:sz="4" w:space="1" w:color="auto"/>
        </w:pBdr>
        <w:spacing w:line="240" w:lineRule="auto"/>
        <w:ind w:right="-2"/>
        <w:jc w:val="left"/>
        <w:rPr>
          <w:rFonts w:ascii="Candara" w:hAnsi="Candara" w:cstheme="majorBidi"/>
          <w:i/>
          <w:color w:val="000000" w:themeColor="text1"/>
          <w:sz w:val="16"/>
          <w:szCs w:val="16"/>
          <w:lang w:val="it-IT"/>
        </w:rPr>
      </w:pPr>
    </w:p>
    <w:p w14:paraId="1A19E6F0" w14:textId="26AD9664" w:rsidR="005D0022" w:rsidRPr="001415CD" w:rsidRDefault="00A279BC" w:rsidP="005D0022">
      <w:pPr>
        <w:pBdr>
          <w:bottom w:val="single" w:sz="4" w:space="1" w:color="auto"/>
        </w:pBdr>
        <w:rPr>
          <w:rFonts w:ascii="Candara" w:hAnsi="Candara" w:cstheme="majorBidi"/>
          <w:b/>
          <w:i/>
          <w:iCs/>
          <w:color w:val="000000" w:themeColor="text1"/>
          <w:sz w:val="20"/>
          <w:lang w:val="it-IT"/>
        </w:rPr>
      </w:pPr>
      <w:r w:rsidRPr="00C02532">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697F83C0">
                <wp:simplePos x="0" y="0"/>
                <wp:positionH relativeFrom="column">
                  <wp:posOffset>-6985</wp:posOffset>
                </wp:positionH>
                <wp:positionV relativeFrom="paragraph">
                  <wp:posOffset>121920</wp:posOffset>
                </wp:positionV>
                <wp:extent cx="1797050" cy="2000250"/>
                <wp:effectExtent l="0" t="0" r="0" b="0"/>
                <wp:wrapTight wrapText="bothSides">
                  <wp:wrapPolygon edited="0">
                    <wp:start x="0" y="0"/>
                    <wp:lineTo x="0" y="21394"/>
                    <wp:lineTo x="21295" y="21394"/>
                    <wp:lineTo x="21295"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2000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CC9A96" w14:textId="77777777" w:rsidR="00983012" w:rsidRDefault="00E92FDD" w:rsidP="00983012">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 xml:space="preserve">Kata </w:t>
                            </w:r>
                            <w:proofErr w:type="spellStart"/>
                            <w:r w:rsidRPr="00BB7DED">
                              <w:rPr>
                                <w:rFonts w:ascii="Candara" w:hAnsi="Candara"/>
                                <w:b/>
                                <w:i/>
                                <w:sz w:val="20"/>
                              </w:rPr>
                              <w:t>Kunci</w:t>
                            </w:r>
                            <w:proofErr w:type="spellEnd"/>
                            <w:r w:rsidRPr="00BB7DED">
                              <w:rPr>
                                <w:rFonts w:ascii="Candara" w:hAnsi="Candara"/>
                                <w:b/>
                                <w:i/>
                                <w:sz w:val="20"/>
                              </w:rPr>
                              <w:t>:</w:t>
                            </w:r>
                          </w:p>
                          <w:p w14:paraId="2425EE1B" w14:textId="0FBDE37B" w:rsidR="00983012" w:rsidRPr="00983012" w:rsidRDefault="00983012" w:rsidP="00983012">
                            <w:pPr>
                              <w:shd w:val="clear" w:color="auto" w:fill="BFBFBF" w:themeFill="background1" w:themeFillShade="BF"/>
                              <w:spacing w:before="0" w:line="240" w:lineRule="auto"/>
                              <w:ind w:right="-64"/>
                              <w:jc w:val="left"/>
                              <w:rPr>
                                <w:rFonts w:ascii="Candara" w:hAnsi="Candara"/>
                                <w:b/>
                                <w:i/>
                                <w:sz w:val="20"/>
                                <w:lang w:val="nb-NO"/>
                              </w:rPr>
                            </w:pPr>
                            <w:r>
                              <w:rPr>
                                <w:rFonts w:ascii="Candara" w:hAnsi="Candara"/>
                                <w:i/>
                                <w:color w:val="000000" w:themeColor="text1"/>
                                <w:sz w:val="20"/>
                                <w:lang w:val="es-ES"/>
                              </w:rPr>
                              <w:t xml:space="preserve">Media </w:t>
                            </w:r>
                            <w:proofErr w:type="spellStart"/>
                            <w:r>
                              <w:rPr>
                                <w:rFonts w:ascii="Candara" w:hAnsi="Candara"/>
                                <w:i/>
                                <w:color w:val="000000" w:themeColor="text1"/>
                                <w:sz w:val="20"/>
                                <w:lang w:val="es-ES"/>
                              </w:rPr>
                              <w:t>sosial</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perkembangan</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teknologi</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perguruan</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tinggi</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produktifitas</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akademik</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mahasiswa</w:t>
                            </w:r>
                            <w:proofErr w:type="spellEnd"/>
                          </w:p>
                          <w:p w14:paraId="40AAB880" w14:textId="77777777" w:rsidR="00FE4056" w:rsidRPr="00983012" w:rsidRDefault="00FE4056" w:rsidP="00FE4056">
                            <w:pPr>
                              <w:shd w:val="clear" w:color="auto" w:fill="BFBFBF" w:themeFill="background1" w:themeFillShade="BF"/>
                              <w:spacing w:before="0" w:line="240" w:lineRule="auto"/>
                              <w:ind w:right="-64"/>
                              <w:jc w:val="left"/>
                              <w:rPr>
                                <w:rFonts w:ascii="Candara" w:hAnsi="Candara"/>
                                <w:i/>
                                <w:sz w:val="20"/>
                                <w:lang w:val="nb-NO"/>
                              </w:rPr>
                            </w:pPr>
                          </w:p>
                          <w:p w14:paraId="415B21F7" w14:textId="77777777" w:rsidR="00983012" w:rsidRDefault="00E92FDD" w:rsidP="00983012">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199E0739" w14:textId="6390B420" w:rsidR="00983012" w:rsidRPr="00983012" w:rsidRDefault="00983012" w:rsidP="00983012">
                            <w:pPr>
                              <w:shd w:val="clear" w:color="auto" w:fill="BFBFBF" w:themeFill="background1" w:themeFillShade="BF"/>
                              <w:spacing w:before="0" w:line="240" w:lineRule="auto"/>
                              <w:ind w:right="-64"/>
                              <w:jc w:val="left"/>
                              <w:rPr>
                                <w:rFonts w:ascii="Candara" w:hAnsi="Candara"/>
                                <w:b/>
                                <w:iCs/>
                                <w:sz w:val="20"/>
                                <w:lang w:val="id-ID"/>
                              </w:rPr>
                            </w:pPr>
                            <w:r w:rsidRPr="003F7751">
                              <w:rPr>
                                <w:rFonts w:ascii="Candara" w:hAnsi="Candara"/>
                                <w:bCs/>
                                <w:iCs/>
                                <w:sz w:val="20"/>
                                <w:lang w:val="id-ID"/>
                              </w:rPr>
                              <w:t>Social media, technological development, higher education, academic productivity, studen</w:t>
                            </w:r>
                            <w:r>
                              <w:rPr>
                                <w:rFonts w:ascii="Candara" w:hAnsi="Candara"/>
                                <w:bCs/>
                                <w:iCs/>
                                <w:sz w:val="20"/>
                                <w:lang w:val="id-ID"/>
                              </w:rPr>
                              <w:t>ts</w:t>
                            </w:r>
                          </w:p>
                          <w:p w14:paraId="06224601" w14:textId="77777777" w:rsidR="009E268F" w:rsidRPr="00983012"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id-ID"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55pt;margin-top:9.6pt;width:141.5pt;height:15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" stroked="f">
                <v:textbox inset="0,0,10mm,0">
                  <w:txbxContent>
                    <w:p w14:paraId="02CC9A96" w14:textId="77777777" w:rsidR="00983012" w:rsidRDefault="00E92FDD" w:rsidP="00983012">
                      <w:pPr>
                        <w:shd w:val="clear" w:color="auto" w:fill="BFBFBF" w:themeFill="background1" w:themeFillShade="BF"/>
                        <w:spacing w:before="0" w:line="240" w:lineRule="auto"/>
                        <w:ind w:right="-64"/>
                        <w:jc w:val="left"/>
                        <w:rPr>
                          <w:rFonts w:ascii="Candara" w:hAnsi="Candara"/>
                          <w:b/>
                          <w:i/>
                          <w:sz w:val="20"/>
                        </w:rPr>
                      </w:pPr>
                      <w:r w:rsidRPr="00BB7DED">
                        <w:rPr>
                          <w:rFonts w:ascii="Candara" w:hAnsi="Candara"/>
                          <w:b/>
                          <w:i/>
                          <w:sz w:val="20"/>
                        </w:rPr>
                        <w:t xml:space="preserve">Kata </w:t>
                      </w:r>
                      <w:proofErr w:type="spellStart"/>
                      <w:r w:rsidRPr="00BB7DED">
                        <w:rPr>
                          <w:rFonts w:ascii="Candara" w:hAnsi="Candara"/>
                          <w:b/>
                          <w:i/>
                          <w:sz w:val="20"/>
                        </w:rPr>
                        <w:t>Kunci</w:t>
                      </w:r>
                      <w:proofErr w:type="spellEnd"/>
                      <w:r w:rsidRPr="00BB7DED">
                        <w:rPr>
                          <w:rFonts w:ascii="Candara" w:hAnsi="Candara"/>
                          <w:b/>
                          <w:i/>
                          <w:sz w:val="20"/>
                        </w:rPr>
                        <w:t>:</w:t>
                      </w:r>
                    </w:p>
                    <w:p w14:paraId="2425EE1B" w14:textId="0FBDE37B" w:rsidR="00983012" w:rsidRPr="00983012" w:rsidRDefault="00983012" w:rsidP="00983012">
                      <w:pPr>
                        <w:shd w:val="clear" w:color="auto" w:fill="BFBFBF" w:themeFill="background1" w:themeFillShade="BF"/>
                        <w:spacing w:before="0" w:line="240" w:lineRule="auto"/>
                        <w:ind w:right="-64"/>
                        <w:jc w:val="left"/>
                        <w:rPr>
                          <w:rFonts w:ascii="Candara" w:hAnsi="Candara"/>
                          <w:b/>
                          <w:i/>
                          <w:sz w:val="20"/>
                          <w:lang w:val="nb-NO"/>
                        </w:rPr>
                      </w:pPr>
                      <w:r>
                        <w:rPr>
                          <w:rFonts w:ascii="Candara" w:hAnsi="Candara"/>
                          <w:i/>
                          <w:color w:val="000000" w:themeColor="text1"/>
                          <w:sz w:val="20"/>
                          <w:lang w:val="es-ES"/>
                        </w:rPr>
                        <w:t xml:space="preserve">Media </w:t>
                      </w:r>
                      <w:proofErr w:type="spellStart"/>
                      <w:r>
                        <w:rPr>
                          <w:rFonts w:ascii="Candara" w:hAnsi="Candara"/>
                          <w:i/>
                          <w:color w:val="000000" w:themeColor="text1"/>
                          <w:sz w:val="20"/>
                          <w:lang w:val="es-ES"/>
                        </w:rPr>
                        <w:t>sosial</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perkembangan</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teknologi</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perguruan</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tinggi</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produktifitas</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akademik</w:t>
                      </w:r>
                      <w:proofErr w:type="spellEnd"/>
                      <w:r>
                        <w:rPr>
                          <w:rFonts w:ascii="Candara" w:hAnsi="Candara"/>
                          <w:i/>
                          <w:color w:val="000000" w:themeColor="text1"/>
                          <w:sz w:val="20"/>
                          <w:lang w:val="es-ES"/>
                        </w:rPr>
                        <w:t xml:space="preserve">, </w:t>
                      </w:r>
                      <w:proofErr w:type="spellStart"/>
                      <w:r>
                        <w:rPr>
                          <w:rFonts w:ascii="Candara" w:hAnsi="Candara"/>
                          <w:i/>
                          <w:color w:val="000000" w:themeColor="text1"/>
                          <w:sz w:val="20"/>
                          <w:lang w:val="es-ES"/>
                        </w:rPr>
                        <w:t>mahasiswa</w:t>
                      </w:r>
                      <w:proofErr w:type="spellEnd"/>
                    </w:p>
                    <w:p w14:paraId="40AAB880" w14:textId="77777777" w:rsidR="00FE4056" w:rsidRPr="00983012" w:rsidRDefault="00FE4056" w:rsidP="00FE4056">
                      <w:pPr>
                        <w:shd w:val="clear" w:color="auto" w:fill="BFBFBF" w:themeFill="background1" w:themeFillShade="BF"/>
                        <w:spacing w:before="0" w:line="240" w:lineRule="auto"/>
                        <w:ind w:right="-64"/>
                        <w:jc w:val="left"/>
                        <w:rPr>
                          <w:rFonts w:ascii="Candara" w:hAnsi="Candara"/>
                          <w:i/>
                          <w:sz w:val="20"/>
                          <w:lang w:val="nb-NO"/>
                        </w:rPr>
                      </w:pPr>
                    </w:p>
                    <w:p w14:paraId="415B21F7" w14:textId="77777777" w:rsidR="00983012" w:rsidRDefault="00E92FDD" w:rsidP="00983012">
                      <w:pPr>
                        <w:shd w:val="clear" w:color="auto" w:fill="BFBFBF" w:themeFill="background1" w:themeFillShade="BF"/>
                        <w:spacing w:before="0" w:line="240" w:lineRule="auto"/>
                        <w:ind w:right="-64"/>
                        <w:jc w:val="left"/>
                        <w:rPr>
                          <w:rFonts w:ascii="Candara" w:hAnsi="Candara"/>
                          <w:b/>
                          <w:iCs/>
                          <w:sz w:val="20"/>
                          <w:lang w:val="id-ID"/>
                        </w:rPr>
                      </w:pPr>
                      <w:r w:rsidRPr="00BB7DED">
                        <w:rPr>
                          <w:rFonts w:ascii="Candara" w:hAnsi="Candara"/>
                          <w:b/>
                          <w:iCs/>
                          <w:sz w:val="20"/>
                          <w:lang w:val="id-ID"/>
                        </w:rPr>
                        <w:t>Keywords:</w:t>
                      </w:r>
                    </w:p>
                    <w:p w14:paraId="199E0739" w14:textId="6390B420" w:rsidR="00983012" w:rsidRPr="00983012" w:rsidRDefault="00983012" w:rsidP="00983012">
                      <w:pPr>
                        <w:shd w:val="clear" w:color="auto" w:fill="BFBFBF" w:themeFill="background1" w:themeFillShade="BF"/>
                        <w:spacing w:before="0" w:line="240" w:lineRule="auto"/>
                        <w:ind w:right="-64"/>
                        <w:jc w:val="left"/>
                        <w:rPr>
                          <w:rFonts w:ascii="Candara" w:hAnsi="Candara"/>
                          <w:b/>
                          <w:iCs/>
                          <w:sz w:val="20"/>
                          <w:lang w:val="id-ID"/>
                        </w:rPr>
                      </w:pPr>
                      <w:r w:rsidRPr="003F7751">
                        <w:rPr>
                          <w:rFonts w:ascii="Candara" w:hAnsi="Candara"/>
                          <w:bCs/>
                          <w:iCs/>
                          <w:sz w:val="20"/>
                          <w:lang w:val="id-ID"/>
                        </w:rPr>
                        <w:t>Social media, technological development, higher education, academic productivity, studen</w:t>
                      </w:r>
                      <w:r>
                        <w:rPr>
                          <w:rFonts w:ascii="Candara" w:hAnsi="Candara"/>
                          <w:bCs/>
                          <w:iCs/>
                          <w:sz w:val="20"/>
                          <w:lang w:val="id-ID"/>
                        </w:rPr>
                        <w:t>ts</w:t>
                      </w:r>
                    </w:p>
                    <w:p w14:paraId="06224601" w14:textId="77777777" w:rsidR="009E268F" w:rsidRPr="00983012" w:rsidRDefault="009E268F" w:rsidP="00FE4056">
                      <w:pPr>
                        <w:shd w:val="clear" w:color="auto" w:fill="BFBFBF" w:themeFill="background1" w:themeFillShade="BF"/>
                        <w:spacing w:before="0" w:line="240" w:lineRule="auto"/>
                        <w:ind w:right="-64"/>
                        <w:jc w:val="left"/>
                        <w:rPr>
                          <w:rFonts w:ascii="Candara" w:hAnsi="Candara"/>
                          <w:color w:val="000000" w:themeColor="text1"/>
                          <w:sz w:val="20"/>
                          <w:lang w:val="id-ID" w:eastAsia="en-US"/>
                        </w:rPr>
                      </w:pPr>
                    </w:p>
                    <w:p w14:paraId="27772BB6" w14:textId="0057B465" w:rsidR="00E92FDD" w:rsidRPr="00BB7DED" w:rsidRDefault="00E92FDD" w:rsidP="00FE4056">
                      <w:pPr>
                        <w:pStyle w:val="NoSpacing"/>
                        <w:shd w:val="clear" w:color="auto" w:fill="F2F2F2" w:themeFill="background1" w:themeFillShade="F2"/>
                        <w:ind w:right="-64"/>
                        <w:rPr>
                          <w:rFonts w:ascii="Candara" w:hAnsi="Candara" w:cs="Times New Roman"/>
                          <w:sz w:val="20"/>
                          <w:szCs w:val="20"/>
                        </w:rPr>
                      </w:pPr>
                    </w:p>
                  </w:txbxContent>
                </v:textbox>
                <w10:wrap type="tight"/>
              </v:shape>
            </w:pict>
          </mc:Fallback>
        </mc:AlternateContent>
      </w:r>
      <w:r w:rsidR="005D0022" w:rsidRPr="001415CD">
        <w:rPr>
          <w:rFonts w:ascii="Candara" w:hAnsi="Candara" w:cstheme="majorBidi"/>
          <w:b/>
          <w:i/>
          <w:iCs/>
          <w:color w:val="000000" w:themeColor="text1"/>
          <w:sz w:val="20"/>
          <w:lang w:val="it-IT"/>
        </w:rPr>
        <w:t>A B S T R A K</w:t>
      </w:r>
    </w:p>
    <w:p w14:paraId="249AD0DB" w14:textId="624B25BE" w:rsidR="001415CD" w:rsidRDefault="001415CD" w:rsidP="00D55719">
      <w:pPr>
        <w:spacing w:before="0" w:after="240" w:line="240" w:lineRule="auto"/>
        <w:rPr>
          <w:rFonts w:ascii="Candara" w:hAnsi="Candara" w:cstheme="majorBidi"/>
          <w:i/>
          <w:color w:val="000000" w:themeColor="text1"/>
          <w:sz w:val="20"/>
          <w:lang w:val="es-ES"/>
        </w:rPr>
      </w:pPr>
      <w:proofErr w:type="spellStart"/>
      <w:r w:rsidRPr="003F7751">
        <w:rPr>
          <w:rFonts w:ascii="Candara" w:hAnsi="Candara" w:cstheme="majorBidi"/>
          <w:i/>
          <w:color w:val="000000" w:themeColor="text1"/>
          <w:sz w:val="20"/>
          <w:lang w:val="es-ES"/>
        </w:rPr>
        <w:t>Penggunaan</w:t>
      </w:r>
      <w:proofErr w:type="spellEnd"/>
      <w:r w:rsidRPr="003F7751">
        <w:rPr>
          <w:rFonts w:ascii="Candara" w:hAnsi="Candara" w:cstheme="majorBidi"/>
          <w:i/>
          <w:color w:val="000000" w:themeColor="text1"/>
          <w:sz w:val="20"/>
          <w:lang w:val="es-ES"/>
        </w:rPr>
        <w:t xml:space="preserve"> media </w:t>
      </w:r>
      <w:proofErr w:type="spellStart"/>
      <w:r w:rsidRPr="003F7751">
        <w:rPr>
          <w:rFonts w:ascii="Candara" w:hAnsi="Candara" w:cstheme="majorBidi"/>
          <w:i/>
          <w:color w:val="000000" w:themeColor="text1"/>
          <w:sz w:val="20"/>
          <w:lang w:val="es-ES"/>
        </w:rPr>
        <w:t>sosial</w:t>
      </w:r>
      <w:proofErr w:type="spellEnd"/>
      <w:r w:rsidRPr="003F7751">
        <w:rPr>
          <w:rFonts w:ascii="Candara" w:hAnsi="Candara" w:cstheme="majorBidi"/>
          <w:i/>
          <w:color w:val="000000" w:themeColor="text1"/>
          <w:sz w:val="20"/>
          <w:lang w:val="es-ES"/>
        </w:rPr>
        <w:t xml:space="preserve"> di era </w:t>
      </w:r>
      <w:proofErr w:type="spellStart"/>
      <w:r w:rsidRPr="003F7751">
        <w:rPr>
          <w:rFonts w:ascii="Candara" w:hAnsi="Candara" w:cstheme="majorBidi"/>
          <w:i/>
          <w:color w:val="000000" w:themeColor="text1"/>
          <w:sz w:val="20"/>
          <w:lang w:val="es-ES"/>
        </w:rPr>
        <w:t>perkembang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eknolog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ekarang</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emaki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ningka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igunakan</w:t>
      </w:r>
      <w:proofErr w:type="spellEnd"/>
      <w:r w:rsidRPr="003F7751">
        <w:rPr>
          <w:rFonts w:ascii="Candara" w:hAnsi="Candara" w:cstheme="majorBidi"/>
          <w:i/>
          <w:color w:val="000000" w:themeColor="text1"/>
          <w:sz w:val="20"/>
          <w:lang w:val="es-ES"/>
        </w:rPr>
        <w:t xml:space="preserve"> pada </w:t>
      </w:r>
      <w:proofErr w:type="spellStart"/>
      <w:r w:rsidRPr="003F7751">
        <w:rPr>
          <w:rFonts w:ascii="Candara" w:hAnsi="Candara" w:cstheme="majorBidi"/>
          <w:i/>
          <w:color w:val="000000" w:themeColor="text1"/>
          <w:sz w:val="20"/>
          <w:lang w:val="es-ES"/>
        </w:rPr>
        <w:t>seluruh</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lapis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asyaraka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idak</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erkecuali</w:t>
      </w:r>
      <w:proofErr w:type="spellEnd"/>
      <w:r w:rsidRPr="003F7751">
        <w:rPr>
          <w:rFonts w:ascii="Candara" w:hAnsi="Candara" w:cstheme="majorBidi"/>
          <w:i/>
          <w:color w:val="000000" w:themeColor="text1"/>
          <w:sz w:val="20"/>
          <w:lang w:val="es-ES"/>
        </w:rPr>
        <w:t xml:space="preserve"> di </w:t>
      </w:r>
      <w:proofErr w:type="spellStart"/>
      <w:r w:rsidRPr="003F7751">
        <w:rPr>
          <w:rFonts w:ascii="Candara" w:hAnsi="Candara" w:cstheme="majorBidi"/>
          <w:i/>
          <w:color w:val="000000" w:themeColor="text1"/>
          <w:sz w:val="20"/>
          <w:lang w:val="es-ES"/>
        </w:rPr>
        <w:t>perguru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ingg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khusuny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ahasisw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is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positifny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bag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ahasisw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apa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berbag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ater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erkai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pembelajar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ncar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informas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akademik</w:t>
      </w:r>
      <w:proofErr w:type="spellEnd"/>
      <w:r w:rsidRPr="003F7751">
        <w:rPr>
          <w:rFonts w:ascii="Candara" w:hAnsi="Candara" w:cstheme="majorBidi"/>
          <w:i/>
          <w:color w:val="000000" w:themeColor="text1"/>
          <w:sz w:val="20"/>
          <w:lang w:val="es-ES"/>
        </w:rPr>
        <w:t xml:space="preserve">, dan </w:t>
      </w:r>
      <w:proofErr w:type="spellStart"/>
      <w:r w:rsidRPr="003F7751">
        <w:rPr>
          <w:rFonts w:ascii="Candara" w:hAnsi="Candara" w:cstheme="majorBidi"/>
          <w:i/>
          <w:color w:val="000000" w:themeColor="text1"/>
          <w:sz w:val="20"/>
          <w:lang w:val="es-ES"/>
        </w:rPr>
        <w:t>saran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berinteraks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esama</w:t>
      </w:r>
      <w:proofErr w:type="spellEnd"/>
      <w:r w:rsidRPr="003F7751">
        <w:rPr>
          <w:rFonts w:ascii="Candara" w:hAnsi="Candara" w:cstheme="majorBidi"/>
          <w:i/>
          <w:color w:val="000000" w:themeColor="text1"/>
          <w:sz w:val="20"/>
          <w:lang w:val="es-ES"/>
        </w:rPr>
        <w:t xml:space="preserve"> teman </w:t>
      </w:r>
      <w:proofErr w:type="spellStart"/>
      <w:r w:rsidRPr="003F7751">
        <w:rPr>
          <w:rFonts w:ascii="Candara" w:hAnsi="Candara" w:cstheme="majorBidi"/>
          <w:i/>
          <w:color w:val="000000" w:themeColor="text1"/>
          <w:sz w:val="20"/>
          <w:lang w:val="es-ES"/>
        </w:rPr>
        <w:t>atau</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keluarg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isamping</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is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positifny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ari</w:t>
      </w:r>
      <w:proofErr w:type="spellEnd"/>
      <w:r w:rsidRPr="003F7751">
        <w:rPr>
          <w:rFonts w:ascii="Candara" w:hAnsi="Candara" w:cstheme="majorBidi"/>
          <w:i/>
          <w:color w:val="000000" w:themeColor="text1"/>
          <w:sz w:val="20"/>
          <w:lang w:val="es-ES"/>
        </w:rPr>
        <w:t xml:space="preserve"> media </w:t>
      </w:r>
      <w:proofErr w:type="spellStart"/>
      <w:r w:rsidRPr="003F7751">
        <w:rPr>
          <w:rFonts w:ascii="Candara" w:hAnsi="Candara" w:cstheme="majorBidi"/>
          <w:i/>
          <w:color w:val="000000" w:themeColor="text1"/>
          <w:sz w:val="20"/>
          <w:lang w:val="es-ES"/>
        </w:rPr>
        <w:t>sosial</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entuny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erdapa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is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negatifny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nggunakan</w:t>
      </w:r>
      <w:proofErr w:type="spellEnd"/>
      <w:r w:rsidRPr="003F7751">
        <w:rPr>
          <w:rFonts w:ascii="Candara" w:hAnsi="Candara" w:cstheme="majorBidi"/>
          <w:i/>
          <w:color w:val="000000" w:themeColor="text1"/>
          <w:sz w:val="20"/>
          <w:lang w:val="es-ES"/>
        </w:rPr>
        <w:t xml:space="preserve"> media secara </w:t>
      </w:r>
      <w:proofErr w:type="spellStart"/>
      <w:r w:rsidRPr="003F7751">
        <w:rPr>
          <w:rFonts w:ascii="Candara" w:hAnsi="Candara" w:cstheme="majorBidi"/>
          <w:i/>
          <w:color w:val="000000" w:themeColor="text1"/>
          <w:sz w:val="20"/>
          <w:lang w:val="es-ES"/>
        </w:rPr>
        <w:t>berlebih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mbua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individu</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sulit</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ngontrol</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iriny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alam</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nggunakan</w:t>
      </w:r>
      <w:proofErr w:type="spellEnd"/>
      <w:r w:rsidRPr="003F7751">
        <w:rPr>
          <w:rFonts w:ascii="Candara" w:hAnsi="Candara" w:cstheme="majorBidi"/>
          <w:i/>
          <w:color w:val="000000" w:themeColor="text1"/>
          <w:sz w:val="20"/>
          <w:lang w:val="es-ES"/>
        </w:rPr>
        <w:t xml:space="preserve"> media </w:t>
      </w:r>
      <w:proofErr w:type="spellStart"/>
      <w:r w:rsidRPr="003F7751">
        <w:rPr>
          <w:rFonts w:ascii="Candara" w:hAnsi="Candara" w:cstheme="majorBidi"/>
          <w:i/>
          <w:color w:val="000000" w:themeColor="text1"/>
          <w:sz w:val="20"/>
          <w:lang w:val="es-ES"/>
        </w:rPr>
        <w:t>sosial</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hingga</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enyebabk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kecandu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berlebih</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uju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dar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penelitian</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ini</w:t>
      </w:r>
      <w:proofErr w:type="spellEnd"/>
      <w:r w:rsidRPr="003F7751">
        <w:rPr>
          <w:rFonts w:ascii="Candara" w:hAnsi="Candara" w:cstheme="majorBidi"/>
          <w:i/>
          <w:color w:val="000000" w:themeColor="text1"/>
          <w:sz w:val="20"/>
          <w:lang w:val="es-ES"/>
        </w:rPr>
        <w:t xml:space="preserve"> agar </w:t>
      </w:r>
      <w:proofErr w:type="spellStart"/>
      <w:r w:rsidRPr="003F7751">
        <w:rPr>
          <w:rFonts w:ascii="Candara" w:hAnsi="Candara" w:cstheme="majorBidi"/>
          <w:i/>
          <w:color w:val="000000" w:themeColor="text1"/>
          <w:sz w:val="20"/>
          <w:lang w:val="es-ES"/>
        </w:rPr>
        <w:t>mengetahui</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pengaruh</w:t>
      </w:r>
      <w:proofErr w:type="spellEnd"/>
      <w:r w:rsidRPr="003F7751">
        <w:rPr>
          <w:rFonts w:ascii="Candara" w:hAnsi="Candara" w:cstheme="majorBidi"/>
          <w:i/>
          <w:color w:val="000000" w:themeColor="text1"/>
          <w:sz w:val="20"/>
          <w:lang w:val="es-ES"/>
        </w:rPr>
        <w:t xml:space="preserve"> media </w:t>
      </w:r>
      <w:proofErr w:type="spellStart"/>
      <w:r w:rsidRPr="003F7751">
        <w:rPr>
          <w:rFonts w:ascii="Candara" w:hAnsi="Candara" w:cstheme="majorBidi"/>
          <w:i/>
          <w:color w:val="000000" w:themeColor="text1"/>
          <w:sz w:val="20"/>
          <w:lang w:val="es-ES"/>
        </w:rPr>
        <w:t>sosial</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terhadap</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produktivitas</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akademik</w:t>
      </w:r>
      <w:proofErr w:type="spellEnd"/>
      <w:r w:rsidRPr="003F7751">
        <w:rPr>
          <w:rFonts w:ascii="Candara" w:hAnsi="Candara" w:cstheme="majorBidi"/>
          <w:i/>
          <w:color w:val="000000" w:themeColor="text1"/>
          <w:sz w:val="20"/>
          <w:lang w:val="es-ES"/>
        </w:rPr>
        <w:t xml:space="preserve"> </w:t>
      </w:r>
      <w:proofErr w:type="spellStart"/>
      <w:r w:rsidRPr="003F7751">
        <w:rPr>
          <w:rFonts w:ascii="Candara" w:hAnsi="Candara" w:cstheme="majorBidi"/>
          <w:i/>
          <w:color w:val="000000" w:themeColor="text1"/>
          <w:sz w:val="20"/>
          <w:lang w:val="es-ES"/>
        </w:rPr>
        <w:t>mahasiswa</w:t>
      </w:r>
      <w:proofErr w:type="spellEnd"/>
    </w:p>
    <w:p w14:paraId="418082A8" w14:textId="77777777" w:rsidR="001415CD" w:rsidRPr="00C02532" w:rsidRDefault="001415CD" w:rsidP="00D55719">
      <w:pPr>
        <w:spacing w:before="0" w:after="240" w:line="240" w:lineRule="auto"/>
        <w:rPr>
          <w:rFonts w:ascii="Candara" w:hAnsi="Candara" w:cstheme="majorBidi"/>
          <w:i/>
          <w:color w:val="000000" w:themeColor="text1"/>
          <w:sz w:val="20"/>
          <w:lang w:val="es-ES"/>
        </w:rPr>
      </w:pPr>
    </w:p>
    <w:p w14:paraId="02A3C0A6" w14:textId="0846DA7B" w:rsidR="00EE76C2" w:rsidRPr="00C02532" w:rsidRDefault="00EE76C2" w:rsidP="00EE76C2">
      <w:pPr>
        <w:pBdr>
          <w:bottom w:val="single" w:sz="4" w:space="1" w:color="auto"/>
        </w:pBdr>
        <w:spacing w:before="0" w:line="240" w:lineRule="auto"/>
        <w:rPr>
          <w:rFonts w:ascii="Candara" w:hAnsi="Candara" w:cstheme="majorBidi"/>
          <w:b/>
          <w:color w:val="000000" w:themeColor="text1"/>
          <w:sz w:val="20"/>
        </w:rPr>
      </w:pPr>
      <w:r w:rsidRPr="00C02532">
        <w:rPr>
          <w:rFonts w:ascii="Candara" w:hAnsi="Candara" w:cstheme="majorBidi"/>
          <w:b/>
          <w:color w:val="000000" w:themeColor="text1"/>
          <w:sz w:val="20"/>
        </w:rPr>
        <w:t>A B S T R A C T</w:t>
      </w:r>
    </w:p>
    <w:p w14:paraId="224F0959" w14:textId="77777777" w:rsidR="001415CD" w:rsidRPr="00A6343C" w:rsidRDefault="001415CD" w:rsidP="001415CD">
      <w:pPr>
        <w:pBdr>
          <w:bottom w:val="single" w:sz="6" w:space="1" w:color="000000"/>
        </w:pBdr>
        <w:spacing w:line="240" w:lineRule="auto"/>
        <w:rPr>
          <w:rFonts w:ascii="Candara" w:eastAsia="Candara" w:hAnsi="Candara" w:cs="Candara"/>
          <w:color w:val="000000"/>
          <w:szCs w:val="24"/>
        </w:rPr>
      </w:pPr>
      <w:r w:rsidRPr="002A6798">
        <w:rPr>
          <w:rFonts w:ascii="Candara" w:eastAsia="Candara" w:hAnsi="Candara" w:cs="Candara"/>
          <w:color w:val="000000"/>
          <w:sz w:val="20"/>
        </w:rPr>
        <w:t>The use of social media in the current era of technological development is increasingly bein</w:t>
      </w:r>
      <w:r>
        <w:rPr>
          <w:rFonts w:ascii="Candara" w:eastAsia="Candara" w:hAnsi="Candara" w:cs="Candara"/>
          <w:color w:val="000000"/>
          <w:sz w:val="20"/>
        </w:rPr>
        <w:t>g used by all levels of society</w:t>
      </w:r>
      <w:r w:rsidRPr="0084681D">
        <w:rPr>
          <w:rFonts w:ascii="Candara" w:eastAsia="Candara" w:hAnsi="Candara" w:cs="Candara"/>
          <w:color w:val="000000"/>
          <w:sz w:val="20"/>
        </w:rPr>
        <w:t>, including in universities, especially students. The positive side for students is that they can share learning materials, find academic information, and a means of interacting with friends or family. Besides the positive side of social media, of course there is a negative side. Using media excessively makes it difficult for individuals to control themselves in using social media, which can lead to excessive addiction. The purpose of this study is to determine the effect of social media on students' academic productivity.</w:t>
      </w:r>
    </w:p>
    <w:p w14:paraId="043EE6E0" w14:textId="694C7679" w:rsidR="00BA184F" w:rsidRPr="00C02532" w:rsidRDefault="00EE6DD4" w:rsidP="00EE6DD4">
      <w:pPr>
        <w:pStyle w:val="Heading1"/>
        <w:keepNext w:val="0"/>
        <w:widowControl w:val="0"/>
        <w:spacing w:after="240" w:line="240" w:lineRule="auto"/>
        <w:jc w:val="left"/>
        <w:rPr>
          <w:rFonts w:ascii="Candara" w:hAnsi="Candara" w:cstheme="majorBidi"/>
          <w:b w:val="0"/>
          <w:bCs/>
          <w:caps w:val="0"/>
          <w:color w:val="000000" w:themeColor="text1"/>
          <w:sz w:val="28"/>
          <w:szCs w:val="28"/>
        </w:rPr>
      </w:pPr>
      <w:proofErr w:type="spellStart"/>
      <w:r w:rsidRPr="00C02532">
        <w:rPr>
          <w:rFonts w:ascii="Candara" w:hAnsi="Candara" w:cstheme="majorBidi"/>
          <w:caps w:val="0"/>
          <w:color w:val="000000" w:themeColor="text1"/>
          <w:sz w:val="28"/>
          <w:szCs w:val="28"/>
        </w:rPr>
        <w:t>Pendahuluan</w:t>
      </w:r>
      <w:proofErr w:type="spellEnd"/>
      <w:r w:rsidRPr="00C02532">
        <w:rPr>
          <w:rFonts w:ascii="Candara" w:hAnsi="Candara" w:cstheme="majorBidi"/>
          <w:caps w:val="0"/>
          <w:color w:val="000000" w:themeColor="text1"/>
          <w:sz w:val="28"/>
          <w:szCs w:val="28"/>
        </w:rPr>
        <w:t xml:space="preserve"> </w:t>
      </w:r>
    </w:p>
    <w:p w14:paraId="5DF219E7" w14:textId="77777777" w:rsidR="001415CD" w:rsidRPr="001415CD" w:rsidRDefault="001415CD" w:rsidP="001415CD">
      <w:pPr>
        <w:pStyle w:val="NoSpacing"/>
        <w:spacing w:before="120" w:after="120"/>
        <w:ind w:firstLine="567"/>
        <w:jc w:val="both"/>
        <w:rPr>
          <w:rFonts w:ascii="Candara" w:hAnsi="Candara" w:cstheme="majorBidi"/>
          <w:color w:val="000000"/>
          <w:sz w:val="24"/>
          <w:szCs w:val="24"/>
          <w:lang w:val="nb-NO"/>
        </w:rPr>
      </w:pPr>
      <w:proofErr w:type="spellStart"/>
      <w:r w:rsidRPr="001415CD">
        <w:rPr>
          <w:rFonts w:ascii="Candara" w:hAnsi="Candara" w:cstheme="majorBidi"/>
          <w:color w:val="000000"/>
          <w:sz w:val="24"/>
          <w:szCs w:val="24"/>
          <w:lang w:val="en-AU"/>
        </w:rPr>
        <w:t>Perkembanga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teknologi</w:t>
      </w:r>
      <w:proofErr w:type="spellEnd"/>
      <w:r w:rsidRPr="001415CD">
        <w:rPr>
          <w:rFonts w:ascii="Candara" w:hAnsi="Candara" w:cstheme="majorBidi"/>
          <w:color w:val="000000"/>
          <w:sz w:val="24"/>
          <w:szCs w:val="24"/>
          <w:lang w:val="en-AU"/>
        </w:rPr>
        <w:t xml:space="preserve"> yang </w:t>
      </w:r>
      <w:proofErr w:type="spellStart"/>
      <w:r w:rsidRPr="001415CD">
        <w:rPr>
          <w:rFonts w:ascii="Candara" w:hAnsi="Candara" w:cstheme="majorBidi"/>
          <w:color w:val="000000"/>
          <w:sz w:val="24"/>
          <w:szCs w:val="24"/>
          <w:lang w:val="en-AU"/>
        </w:rPr>
        <w:t>pesat</w:t>
      </w:r>
      <w:proofErr w:type="spellEnd"/>
      <w:r w:rsidRPr="001415CD">
        <w:rPr>
          <w:rFonts w:ascii="Candara" w:hAnsi="Candara" w:cstheme="majorBidi"/>
          <w:color w:val="000000"/>
          <w:sz w:val="24"/>
          <w:szCs w:val="24"/>
          <w:lang w:val="en-AU"/>
        </w:rPr>
        <w:t xml:space="preserve"> pada era digital </w:t>
      </w:r>
      <w:proofErr w:type="spellStart"/>
      <w:r w:rsidRPr="001415CD">
        <w:rPr>
          <w:rFonts w:ascii="Candara" w:hAnsi="Candara" w:cstheme="majorBidi"/>
          <w:color w:val="000000"/>
          <w:sz w:val="24"/>
          <w:szCs w:val="24"/>
          <w:lang w:val="en-AU"/>
        </w:rPr>
        <w:t>saat</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ini</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telah</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memberika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pengaruh</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signifika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terhadap</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perubaha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sosial</w:t>
      </w:r>
      <w:proofErr w:type="spellEnd"/>
      <w:r w:rsidRPr="001415CD">
        <w:rPr>
          <w:rFonts w:ascii="Candara" w:hAnsi="Candara" w:cstheme="majorBidi"/>
          <w:color w:val="000000"/>
          <w:sz w:val="24"/>
          <w:szCs w:val="24"/>
          <w:lang w:val="en-AU"/>
        </w:rPr>
        <w:t xml:space="preserve"> dan </w:t>
      </w:r>
      <w:proofErr w:type="spellStart"/>
      <w:r w:rsidRPr="001415CD">
        <w:rPr>
          <w:rFonts w:ascii="Candara" w:hAnsi="Candara" w:cstheme="majorBidi"/>
          <w:color w:val="000000"/>
          <w:sz w:val="24"/>
          <w:szCs w:val="24"/>
          <w:lang w:val="en-AU"/>
        </w:rPr>
        <w:t>budaya</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masyarakat</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secara</w:t>
      </w:r>
      <w:proofErr w:type="spellEnd"/>
      <w:r w:rsidRPr="001415CD">
        <w:rPr>
          <w:rFonts w:ascii="Candara" w:hAnsi="Candara" w:cstheme="majorBidi"/>
          <w:color w:val="000000"/>
          <w:sz w:val="24"/>
          <w:szCs w:val="24"/>
          <w:lang w:val="en-AU"/>
        </w:rPr>
        <w:t xml:space="preserve"> global. </w:t>
      </w:r>
      <w:r w:rsidRPr="001415CD">
        <w:rPr>
          <w:rFonts w:ascii="Candara" w:hAnsi="Candara" w:cstheme="majorBidi"/>
          <w:color w:val="000000"/>
          <w:sz w:val="24"/>
          <w:szCs w:val="24"/>
          <w:lang w:val="nb-NO"/>
        </w:rPr>
        <w:t>Media massa, khususnya media sosial, kini memainkan peran yang tidak dapat dihindari dalam membentuk pola pikir, perilaku, dan gaya hidup individu. Disadari atau tidak, media sosial telah menjadi bagian integral dari kehidupan sehari-hari, termasuk dalam bidang pendidikan.</w:t>
      </w:r>
    </w:p>
    <w:p w14:paraId="2BD88F15" w14:textId="77777777" w:rsidR="001415CD" w:rsidRPr="001415CD" w:rsidRDefault="001415CD" w:rsidP="001415CD">
      <w:pPr>
        <w:pStyle w:val="NoSpacing"/>
        <w:spacing w:before="120" w:after="120"/>
        <w:ind w:firstLine="567"/>
        <w:jc w:val="both"/>
        <w:rPr>
          <w:rFonts w:ascii="Candara" w:hAnsi="Candara" w:cstheme="majorBidi"/>
          <w:color w:val="000000"/>
          <w:sz w:val="24"/>
          <w:szCs w:val="24"/>
          <w:lang w:val="nb-NO"/>
        </w:rPr>
      </w:pPr>
      <w:r w:rsidRPr="001415CD">
        <w:rPr>
          <w:rFonts w:ascii="Candara" w:hAnsi="Candara" w:cstheme="majorBidi"/>
          <w:color w:val="000000"/>
          <w:sz w:val="24"/>
          <w:szCs w:val="24"/>
          <w:lang w:val="nb-NO"/>
        </w:rPr>
        <w:t xml:space="preserve">Media sosial merupakan salah satu bentuk teknologi komunikasi yang memungkinkan terjadinya interaksi virtual secara efisien dan dinamis. Di lingkungan pendidikan tinggi, kehadiran media sosial telah membuka ruang baru bagi mahasiswa untuk memperluas wawasan, mengakses pengetahuan, serta menjalin komunikasi </w:t>
      </w:r>
      <w:r w:rsidRPr="001415CD">
        <w:rPr>
          <w:rFonts w:ascii="Candara" w:hAnsi="Candara" w:cstheme="majorBidi"/>
          <w:color w:val="000000"/>
          <w:sz w:val="24"/>
          <w:szCs w:val="24"/>
          <w:lang w:val="nb-NO"/>
        </w:rPr>
        <w:lastRenderedPageBreak/>
        <w:t>akademik. Mahasiswa dapat memanfaatkan berbagai platform digital untuk mendapatkan informasi terkini, berdiskusi, hingga berbagi materi pembelajaran.</w:t>
      </w:r>
    </w:p>
    <w:p w14:paraId="2DF5DC24" w14:textId="77777777" w:rsidR="001415CD" w:rsidRPr="001415CD" w:rsidRDefault="001415CD" w:rsidP="001415CD">
      <w:pPr>
        <w:pStyle w:val="NoSpacing"/>
        <w:spacing w:before="120" w:after="120"/>
        <w:ind w:firstLine="567"/>
        <w:jc w:val="both"/>
        <w:rPr>
          <w:rFonts w:ascii="Candara" w:hAnsi="Candara" w:cstheme="majorBidi"/>
          <w:color w:val="000000"/>
          <w:sz w:val="24"/>
          <w:szCs w:val="24"/>
          <w:lang w:val="nb-NO"/>
        </w:rPr>
      </w:pPr>
      <w:r w:rsidRPr="001415CD">
        <w:rPr>
          <w:rFonts w:ascii="Candara" w:hAnsi="Candara" w:cstheme="majorBidi"/>
          <w:color w:val="000000"/>
          <w:sz w:val="24"/>
          <w:szCs w:val="24"/>
          <w:lang w:val="nb-NO"/>
        </w:rPr>
        <w:t>Kebutuhan akan akses informasi yang cepat dan komunikasi lintas sektor juga mendorong intensifikasi penggunaan internet di kalangan civitas akademika, terutama di perguruan tinggi. Media sosial menjadi sarana alternatif yang banyak digunakan mahasiswa untuk menunjang aktivitas pembelajaran, mencari referensi akademik, serta memperdalam pemahaman terhadap materi kuliah.</w:t>
      </w:r>
    </w:p>
    <w:p w14:paraId="4C0B1DCE" w14:textId="77777777" w:rsidR="001415CD" w:rsidRPr="001415CD" w:rsidRDefault="001415CD" w:rsidP="001415CD">
      <w:pPr>
        <w:pStyle w:val="NoSpacing"/>
        <w:spacing w:before="120" w:after="120"/>
        <w:ind w:firstLine="567"/>
        <w:jc w:val="both"/>
        <w:rPr>
          <w:rFonts w:ascii="Candara" w:hAnsi="Candara" w:cstheme="majorBidi"/>
          <w:color w:val="000000"/>
          <w:sz w:val="24"/>
          <w:szCs w:val="24"/>
          <w:lang w:val="nb-NO"/>
        </w:rPr>
      </w:pPr>
      <w:r w:rsidRPr="001415CD">
        <w:rPr>
          <w:rFonts w:ascii="Candara" w:hAnsi="Candara" w:cstheme="majorBidi"/>
          <w:color w:val="000000"/>
          <w:sz w:val="24"/>
          <w:szCs w:val="24"/>
          <w:lang w:val="nb-NO"/>
        </w:rPr>
        <w:t>Meskipun memberikan banyak manfaat, penggunaan media sosial juga tidak lepas dari potensi dampak negatif. Ketergantungan terhadap media sosial yang tidak terkontrol dapat memicu kecanduan terhadap perangkat digital, atau yang dikenal dengan istilah smartphone addiction. Kondisi ini dapat mengganggu fokus belajar dan menurunkan tingkat produktivitas akademik mahasiswa.</w:t>
      </w:r>
    </w:p>
    <w:p w14:paraId="618341AC" w14:textId="77777777" w:rsidR="001415CD" w:rsidRPr="001415CD" w:rsidRDefault="001415CD" w:rsidP="001415CD">
      <w:pPr>
        <w:pStyle w:val="NoSpacing"/>
        <w:spacing w:before="120" w:after="120"/>
        <w:ind w:firstLine="567"/>
        <w:jc w:val="both"/>
        <w:rPr>
          <w:rFonts w:ascii="Candara" w:hAnsi="Candara" w:cstheme="majorBidi"/>
          <w:color w:val="000000"/>
          <w:sz w:val="24"/>
          <w:szCs w:val="24"/>
          <w:lang w:val="nb-NO"/>
        </w:rPr>
      </w:pPr>
      <w:r w:rsidRPr="001415CD">
        <w:rPr>
          <w:rFonts w:ascii="Candara" w:hAnsi="Candara" w:cstheme="majorBidi"/>
          <w:color w:val="000000"/>
          <w:sz w:val="24"/>
          <w:szCs w:val="24"/>
          <w:lang w:val="nb-NO"/>
        </w:rPr>
        <w:t>Berdasarkan uraian tersebut, penelitian ini bertujuan untuk menganalisis pengaruh penggunaan media sosial terhadap produktivitas akademik mahasiswa, dengan mempertimbangkan baik aspek positif maupun risiko yang mungkin ditimbulkan dari intensitas penggunaan media sosial dalam kehidupan akademik sehari-hari.</w:t>
      </w:r>
    </w:p>
    <w:p w14:paraId="74EC1695" w14:textId="744CAF17" w:rsidR="00EE6DD4" w:rsidRPr="00C02532" w:rsidRDefault="00103778" w:rsidP="00EE6DD4">
      <w:pPr>
        <w:pStyle w:val="Heading1"/>
        <w:keepNext w:val="0"/>
        <w:widowControl w:val="0"/>
        <w:spacing w:after="240" w:line="240" w:lineRule="auto"/>
        <w:jc w:val="left"/>
        <w:rPr>
          <w:rFonts w:ascii="Candara" w:hAnsi="Candara" w:cstheme="majorBidi"/>
          <w:b w:val="0"/>
          <w:bCs/>
          <w:caps w:val="0"/>
          <w:color w:val="000000" w:themeColor="text1"/>
          <w:sz w:val="28"/>
          <w:szCs w:val="28"/>
        </w:rPr>
      </w:pPr>
      <w:bookmarkStart w:id="0" w:name="_Hlk139848611"/>
      <w:proofErr w:type="spellStart"/>
      <w:r w:rsidRPr="00C02532">
        <w:rPr>
          <w:rFonts w:ascii="Candara" w:hAnsi="Candara" w:cstheme="majorBidi"/>
          <w:caps w:val="0"/>
          <w:color w:val="000000" w:themeColor="text1"/>
          <w:sz w:val="28"/>
          <w:szCs w:val="28"/>
        </w:rPr>
        <w:t>Pembahasan</w:t>
      </w:r>
      <w:proofErr w:type="spellEnd"/>
    </w:p>
    <w:p w14:paraId="202B3689" w14:textId="4933BFD0" w:rsidR="00EE6DD4" w:rsidRPr="001415CD" w:rsidRDefault="001415CD" w:rsidP="00EE6DD4">
      <w:pPr>
        <w:pStyle w:val="Heading2"/>
        <w:spacing w:before="120" w:after="120" w:line="240" w:lineRule="auto"/>
        <w:jc w:val="left"/>
        <w:rPr>
          <w:rFonts w:ascii="Candara" w:hAnsi="Candara" w:cstheme="majorBidi"/>
          <w:color w:val="000000" w:themeColor="text1"/>
          <w:sz w:val="24"/>
          <w:szCs w:val="24"/>
          <w:lang w:val="en-US"/>
        </w:rPr>
      </w:pPr>
      <w:r>
        <w:rPr>
          <w:rFonts w:ascii="Candara" w:hAnsi="Candara" w:cstheme="majorBidi"/>
          <w:sz w:val="24"/>
          <w:szCs w:val="24"/>
          <w:lang w:val="en-US"/>
        </w:rPr>
        <w:t xml:space="preserve">Media </w:t>
      </w:r>
      <w:proofErr w:type="spellStart"/>
      <w:r>
        <w:rPr>
          <w:rFonts w:ascii="Candara" w:hAnsi="Candara" w:cstheme="majorBidi"/>
          <w:sz w:val="24"/>
          <w:szCs w:val="24"/>
          <w:lang w:val="en-US"/>
        </w:rPr>
        <w:t>Sosial</w:t>
      </w:r>
      <w:proofErr w:type="spellEnd"/>
    </w:p>
    <w:p w14:paraId="136B4591" w14:textId="77777777" w:rsidR="001415CD" w:rsidRPr="007220FF" w:rsidRDefault="001415CD" w:rsidP="001415CD">
      <w:pPr>
        <w:pStyle w:val="NoSpacing"/>
        <w:spacing w:before="120" w:after="120"/>
        <w:ind w:firstLine="567"/>
        <w:jc w:val="both"/>
        <w:rPr>
          <w:rFonts w:ascii="Candara" w:hAnsi="Candara" w:cstheme="majorBidi"/>
          <w:color w:val="000000"/>
          <w:sz w:val="24"/>
          <w:szCs w:val="24"/>
          <w:lang w:val="nb-NO"/>
        </w:rPr>
      </w:pPr>
      <w:r w:rsidRPr="001415CD">
        <w:rPr>
          <w:rFonts w:ascii="Candara" w:hAnsi="Candara" w:cstheme="majorBidi"/>
          <w:color w:val="000000"/>
          <w:sz w:val="24"/>
          <w:szCs w:val="24"/>
          <w:lang w:val="en-AU"/>
        </w:rPr>
        <w:t xml:space="preserve">Media </w:t>
      </w:r>
      <w:proofErr w:type="spellStart"/>
      <w:r w:rsidRPr="001415CD">
        <w:rPr>
          <w:rFonts w:ascii="Candara" w:hAnsi="Candara" w:cstheme="majorBidi"/>
          <w:color w:val="000000"/>
          <w:sz w:val="24"/>
          <w:szCs w:val="24"/>
          <w:lang w:val="en-AU"/>
        </w:rPr>
        <w:t>sosial</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merupakan</w:t>
      </w:r>
      <w:proofErr w:type="spellEnd"/>
      <w:r w:rsidRPr="001415CD">
        <w:rPr>
          <w:rFonts w:ascii="Candara" w:hAnsi="Candara" w:cstheme="majorBidi"/>
          <w:color w:val="000000"/>
          <w:sz w:val="24"/>
          <w:szCs w:val="24"/>
          <w:lang w:val="en-AU"/>
        </w:rPr>
        <w:t xml:space="preserve"> platform daring yang </w:t>
      </w:r>
      <w:proofErr w:type="spellStart"/>
      <w:r w:rsidRPr="001415CD">
        <w:rPr>
          <w:rFonts w:ascii="Candara" w:hAnsi="Candara" w:cstheme="majorBidi"/>
          <w:color w:val="000000"/>
          <w:sz w:val="24"/>
          <w:szCs w:val="24"/>
          <w:lang w:val="en-AU"/>
        </w:rPr>
        <w:t>memungkinka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penggunanya</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untuk</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secara</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aktif</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terlibat</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berbagi</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informasi</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serta</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menghasilka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berbagai</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bentuk</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konten</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termasuk</w:t>
      </w:r>
      <w:proofErr w:type="spellEnd"/>
      <w:r w:rsidRPr="001415CD">
        <w:rPr>
          <w:rFonts w:ascii="Candara" w:hAnsi="Candara" w:cstheme="majorBidi"/>
          <w:color w:val="000000"/>
          <w:sz w:val="24"/>
          <w:szCs w:val="24"/>
          <w:lang w:val="en-AU"/>
        </w:rPr>
        <w:t xml:space="preserve"> blog, </w:t>
      </w:r>
      <w:proofErr w:type="spellStart"/>
      <w:r w:rsidRPr="001415CD">
        <w:rPr>
          <w:rFonts w:ascii="Candara" w:hAnsi="Candara" w:cstheme="majorBidi"/>
          <w:color w:val="000000"/>
          <w:sz w:val="24"/>
          <w:szCs w:val="24"/>
          <w:lang w:val="en-AU"/>
        </w:rPr>
        <w:t>jejaring</w:t>
      </w:r>
      <w:proofErr w:type="spellEnd"/>
      <w:r w:rsidRPr="001415CD">
        <w:rPr>
          <w:rFonts w:ascii="Candara" w:hAnsi="Candara" w:cstheme="majorBidi"/>
          <w:color w:val="000000"/>
          <w:sz w:val="24"/>
          <w:szCs w:val="24"/>
          <w:lang w:val="en-AU"/>
        </w:rPr>
        <w:t xml:space="preserve"> </w:t>
      </w:r>
      <w:proofErr w:type="spellStart"/>
      <w:r w:rsidRPr="001415CD">
        <w:rPr>
          <w:rFonts w:ascii="Candara" w:hAnsi="Candara" w:cstheme="majorBidi"/>
          <w:color w:val="000000"/>
          <w:sz w:val="24"/>
          <w:szCs w:val="24"/>
          <w:lang w:val="en-AU"/>
        </w:rPr>
        <w:t>sosial</w:t>
      </w:r>
      <w:proofErr w:type="spellEnd"/>
      <w:r w:rsidRPr="001415CD">
        <w:rPr>
          <w:rFonts w:ascii="Candara" w:hAnsi="Candara" w:cstheme="majorBidi"/>
          <w:color w:val="000000"/>
          <w:sz w:val="24"/>
          <w:szCs w:val="24"/>
          <w:lang w:val="en-AU"/>
        </w:rPr>
        <w:t xml:space="preserve">, wiki, forum </w:t>
      </w:r>
      <w:proofErr w:type="spellStart"/>
      <w:r w:rsidRPr="001415CD">
        <w:rPr>
          <w:rFonts w:ascii="Candara" w:hAnsi="Candara" w:cstheme="majorBidi"/>
          <w:color w:val="000000"/>
          <w:sz w:val="24"/>
          <w:szCs w:val="24"/>
          <w:lang w:val="en-AU"/>
        </w:rPr>
        <w:t>diskusi</w:t>
      </w:r>
      <w:proofErr w:type="spellEnd"/>
      <w:r w:rsidRPr="001415CD">
        <w:rPr>
          <w:rFonts w:ascii="Candara" w:hAnsi="Candara" w:cstheme="majorBidi"/>
          <w:color w:val="000000"/>
          <w:sz w:val="24"/>
          <w:szCs w:val="24"/>
          <w:lang w:val="en-AU"/>
        </w:rPr>
        <w:t xml:space="preserve">, dan </w:t>
      </w:r>
      <w:proofErr w:type="spellStart"/>
      <w:r w:rsidRPr="001415CD">
        <w:rPr>
          <w:rFonts w:ascii="Candara" w:hAnsi="Candara" w:cstheme="majorBidi"/>
          <w:color w:val="000000"/>
          <w:sz w:val="24"/>
          <w:szCs w:val="24"/>
          <w:lang w:val="en-AU"/>
        </w:rPr>
        <w:t>ruang</w:t>
      </w:r>
      <w:proofErr w:type="spellEnd"/>
      <w:r w:rsidRPr="001415CD">
        <w:rPr>
          <w:rFonts w:ascii="Candara" w:hAnsi="Candara" w:cstheme="majorBidi"/>
          <w:color w:val="000000"/>
          <w:sz w:val="24"/>
          <w:szCs w:val="24"/>
          <w:lang w:val="en-AU"/>
        </w:rPr>
        <w:t xml:space="preserve"> virtual. </w:t>
      </w:r>
      <w:r w:rsidRPr="00211C5A">
        <w:rPr>
          <w:rFonts w:ascii="Candara" w:hAnsi="Candara" w:cstheme="majorBidi"/>
          <w:color w:val="000000"/>
          <w:sz w:val="24"/>
          <w:szCs w:val="24"/>
          <w:lang w:val="nb-NO"/>
        </w:rPr>
        <w:t>Di antara berbagai jenis media sosial, blog dan jejaring sosial menjadi bentuk yang paling sering dimanfaatkan dalam konteks pendidikan</w:t>
      </w:r>
      <w:r w:rsidRPr="007220FF">
        <w:rPr>
          <w:rFonts w:ascii="Candara" w:hAnsi="Candara" w:cstheme="majorBidi"/>
          <w:color w:val="000000"/>
          <w:sz w:val="24"/>
          <w:szCs w:val="24"/>
          <w:lang w:val="nb-NO"/>
        </w:rPr>
        <w:t xml:space="preserve">. Menurut </w:t>
      </w:r>
      <w:r w:rsidRPr="001415CD">
        <w:rPr>
          <w:rFonts w:ascii="Candara" w:hAnsi="Candara" w:cstheme="majorBidi"/>
          <w:color w:val="000000"/>
          <w:sz w:val="24"/>
          <w:szCs w:val="24"/>
          <w:lang w:val="nb-NO"/>
        </w:rPr>
        <w:fldChar w:fldCharType="begin"/>
      </w:r>
      <w:r w:rsidRPr="007220FF">
        <w:rPr>
          <w:rFonts w:ascii="Candara" w:hAnsi="Candara" w:cstheme="majorBidi"/>
          <w:color w:val="000000"/>
          <w:sz w:val="24"/>
          <w:szCs w:val="24"/>
          <w:lang w:val="nb-NO"/>
        </w:rPr>
        <w:instrText xml:space="preserve"> ADDIN ZOTERO_ITEM CSL_CITATION {"citationID":"JdH5fUx6","properties":{"formattedCitation":"(Ningtyas et al., 2024)","plainCitation":"(Ningtyas et al., 2024)","noteIndex":0},"citationItems":[{"id":85,"uris":["http://zotero.org/users/17162658/items/CK4DJ5D3"],"itemData":{"id":85,"type":"article-journal","note":"publisher: LP2M UIN Maulana Malik Ibrahim Malang","title":"Pengaruh media sosial dan perilaku komunitas online terhadap keputusan investasi dengan literasi keuangan digital sebagai variabel mediasi: Studi pada generasi z Muslim di Indonesia","author":[{"family":"Ningtyas","given":"Mega Noerman"},{"family":"Fikriah","given":"Nur Laili"},{"family":"Pradana","given":"Ayub Wijayati Sapta"},{"family":"Prista","given":"Alexchandra Nurfadila"}],"issued":{"date-parts":[["2024"]]}}}],"schema":"https://github.com/citation-style-language/schema/raw/master/csl-citation.json"} </w:instrText>
      </w:r>
      <w:r w:rsidRPr="001415CD">
        <w:rPr>
          <w:rFonts w:ascii="Candara" w:hAnsi="Candara" w:cstheme="majorBidi"/>
          <w:color w:val="000000"/>
          <w:sz w:val="24"/>
          <w:szCs w:val="24"/>
          <w:lang w:val="nb-NO"/>
        </w:rPr>
        <w:fldChar w:fldCharType="separate"/>
      </w:r>
      <w:r w:rsidRPr="001415CD">
        <w:rPr>
          <w:rFonts w:ascii="Candara" w:hAnsi="Candara" w:cstheme="majorBidi"/>
          <w:color w:val="000000"/>
          <w:sz w:val="24"/>
          <w:szCs w:val="24"/>
          <w:lang w:val="nb-NO"/>
        </w:rPr>
        <w:t>(Ningtyas et al., 2024)</w:t>
      </w:r>
      <w:r w:rsidRPr="001415CD">
        <w:rPr>
          <w:rFonts w:ascii="Candara" w:hAnsi="Candara" w:cstheme="majorBidi"/>
          <w:color w:val="000000"/>
          <w:sz w:val="24"/>
          <w:szCs w:val="24"/>
          <w:lang w:val="nb-NO"/>
        </w:rPr>
        <w:fldChar w:fldCharType="end"/>
      </w:r>
      <w:r w:rsidRPr="007220FF">
        <w:rPr>
          <w:rFonts w:ascii="Candara" w:hAnsi="Candara" w:cstheme="majorBidi"/>
          <w:color w:val="000000"/>
          <w:sz w:val="24"/>
          <w:szCs w:val="24"/>
          <w:lang w:val="nb-NO"/>
        </w:rPr>
        <w:t>, media sosial memberikan dampak positif dengan menjadi sarana pertukaran informasi dan edukasi yang dapat meningkatkan literasi digital serta produktivitas generasi Z dalam mengambil keputusan investasi secara lebih cerdas dan terarah. Saat ini, masyarakat memanfaatkan kecanggihan teknologi media online untuk mencari informasi dan membuatnya dapat diakses dengan cepat dan mudah. Media sosial muncul untuk menjalin komunikasi secara online dan mempermudah berbagai aktivitas.</w:t>
      </w:r>
    </w:p>
    <w:p w14:paraId="155885C0" w14:textId="1A745C20" w:rsidR="001415CD" w:rsidRPr="007220FF" w:rsidRDefault="001415CD" w:rsidP="001415CD">
      <w:pPr>
        <w:pStyle w:val="NoSpacing"/>
        <w:spacing w:before="120" w:after="120"/>
        <w:ind w:firstLine="567"/>
        <w:jc w:val="both"/>
        <w:rPr>
          <w:rFonts w:ascii="Candara" w:hAnsi="Candara" w:cstheme="majorBidi"/>
          <w:color w:val="000000"/>
          <w:sz w:val="24"/>
          <w:szCs w:val="24"/>
          <w:lang w:val="nb-NO"/>
        </w:rPr>
      </w:pPr>
      <w:r w:rsidRPr="007220FF">
        <w:rPr>
          <w:rFonts w:ascii="Candara" w:hAnsi="Candara" w:cstheme="majorBidi"/>
          <w:color w:val="000000"/>
          <w:sz w:val="24"/>
          <w:szCs w:val="24"/>
          <w:lang w:val="nb-NO"/>
        </w:rPr>
        <w:t>Mayoritas pengguna internet di Indonesia pada saat itu didominasi oleh kalangan remaja, yang menunjukkan tingginya ketertarikan generasi muda terhadap teknologi dan media digital</w:t>
      </w:r>
      <w:r w:rsidR="00744917">
        <w:rPr>
          <w:rFonts w:ascii="Candara" w:hAnsi="Candara" w:cstheme="majorBidi"/>
          <w:color w:val="000000"/>
          <w:sz w:val="24"/>
          <w:szCs w:val="24"/>
          <w:lang w:val="nb-NO"/>
        </w:rPr>
        <w:t xml:space="preserve"> </w:t>
      </w:r>
      <w:r w:rsidRPr="001415CD">
        <w:rPr>
          <w:rFonts w:ascii="Candara" w:hAnsi="Candara" w:cstheme="majorBidi"/>
          <w:color w:val="000000"/>
          <w:sz w:val="24"/>
          <w:szCs w:val="24"/>
          <w:lang w:val="nb-NO"/>
        </w:rPr>
        <w:fldChar w:fldCharType="begin"/>
      </w:r>
      <w:r w:rsidRPr="007220FF">
        <w:rPr>
          <w:rFonts w:ascii="Candara" w:hAnsi="Candara" w:cstheme="majorBidi"/>
          <w:color w:val="000000"/>
          <w:sz w:val="24"/>
          <w:szCs w:val="24"/>
          <w:lang w:val="nb-NO"/>
        </w:rPr>
        <w:instrText xml:space="preserve"> ADDIN ZOTERO_ITEM CSL_CITATION {"citationID":"V7MKK8Yg","properties":{"formattedCitation":"(Dewi, 2009)","plainCitation":"(Dewi, 2009)","noteIndex":0},"citationItems":[{"id":89,"uris":["http://zotero.org/users/17162658/items/VUS56I2K"],"itemData":{"id":89,"type":"article-journal","container-title":"Kompas (online). http://nasional. kompas. com/read/2009/0","issue":"20","page":"2028042","title":"Pengguna internet Indonesia didominasi remaja","volume":"3","author":[{"family":"Dewi","given":"Rosdinah"}],"issued":{"date-parts":[["2009"]]}}}],"schema":"https://github.com/citation-style-language/schema/raw/master/csl-citation.json"} </w:instrText>
      </w:r>
      <w:r w:rsidRPr="001415CD">
        <w:rPr>
          <w:rFonts w:ascii="Candara" w:hAnsi="Candara" w:cstheme="majorBidi"/>
          <w:color w:val="000000"/>
          <w:sz w:val="24"/>
          <w:szCs w:val="24"/>
          <w:lang w:val="nb-NO"/>
        </w:rPr>
        <w:fldChar w:fldCharType="separate"/>
      </w:r>
      <w:r w:rsidRPr="001415CD">
        <w:rPr>
          <w:rFonts w:ascii="Candara" w:hAnsi="Candara" w:cstheme="majorBidi"/>
          <w:color w:val="000000"/>
          <w:sz w:val="24"/>
          <w:szCs w:val="24"/>
          <w:lang w:val="nb-NO"/>
        </w:rPr>
        <w:t>(Dewi, 2009)</w:t>
      </w:r>
      <w:r w:rsidRPr="001415CD">
        <w:rPr>
          <w:rFonts w:ascii="Candara" w:hAnsi="Candara" w:cstheme="majorBidi"/>
          <w:color w:val="000000"/>
          <w:sz w:val="24"/>
          <w:szCs w:val="24"/>
          <w:lang w:val="nb-NO"/>
        </w:rPr>
        <w:fldChar w:fldCharType="end"/>
      </w:r>
      <w:r w:rsidRPr="007220FF">
        <w:rPr>
          <w:rFonts w:ascii="Candara" w:hAnsi="Candara" w:cstheme="majorBidi"/>
          <w:color w:val="000000"/>
          <w:sz w:val="24"/>
          <w:szCs w:val="24"/>
          <w:lang w:val="nb-NO"/>
        </w:rPr>
        <w:t>.</w:t>
      </w:r>
      <w:r w:rsidRPr="001415CD">
        <w:rPr>
          <w:rFonts w:ascii="Candara" w:hAnsi="Candara" w:cstheme="majorBidi"/>
          <w:color w:val="000000"/>
          <w:sz w:val="24"/>
          <w:szCs w:val="24"/>
          <w:lang w:val="nb-NO"/>
        </w:rPr>
        <w:t xml:space="preserve"> </w:t>
      </w:r>
      <w:r w:rsidRPr="00A3787E">
        <w:rPr>
          <w:rFonts w:ascii="Candara" w:hAnsi="Candara" w:cstheme="majorBidi"/>
          <w:color w:val="000000"/>
          <w:sz w:val="24"/>
          <w:szCs w:val="24"/>
          <w:lang w:val="nb-NO"/>
        </w:rPr>
        <w:t>Pemanfaatan internet dan media sosial melalui perangkat elektronik telah membentuk pola hidup baru dalam masyarakat modern, termasuk di kalangan mahasiswa perguruan tinggi. Di lingkungan akademik, banyak mahasiswa memanfaatkan media sosial sebagai sarana untuk berbagi dan bertukar materi pembelajaran, mengakses informasi akademik, serta memperdalam pemahaman terhadap topik-topik yang diajarkan di perkuliahan</w:t>
      </w:r>
      <w:r w:rsidRPr="007220FF">
        <w:rPr>
          <w:rFonts w:ascii="Candara" w:hAnsi="Candara" w:cstheme="majorBidi"/>
          <w:color w:val="000000"/>
          <w:sz w:val="24"/>
          <w:szCs w:val="24"/>
          <w:lang w:val="nb-NO"/>
        </w:rPr>
        <w:t>. Media sosial yang didukung dengan jaringan internet yang baik tentunya dapat mempengaruhi pembelajaran mahasiswa selama perkuliahan. Dalam hal ini, pasti akan berdampak pada prestasi akademik mahasiswa selama masa studinya ditingkat perguruan. Masyarakat saat ini dapat didefinisikan sebagai generasi yang mengikuti perkembangan zaman.</w:t>
      </w:r>
    </w:p>
    <w:p w14:paraId="000FC177" w14:textId="77777777" w:rsidR="001415CD" w:rsidRPr="007220FF" w:rsidRDefault="001415CD" w:rsidP="001415CD">
      <w:pPr>
        <w:pStyle w:val="NoSpacing"/>
        <w:spacing w:before="120" w:after="120"/>
        <w:ind w:firstLine="567"/>
        <w:jc w:val="both"/>
        <w:rPr>
          <w:rFonts w:ascii="Candara" w:hAnsi="Candara" w:cstheme="majorBidi"/>
          <w:color w:val="000000"/>
          <w:sz w:val="24"/>
          <w:szCs w:val="24"/>
          <w:lang w:val="nb-NO"/>
        </w:rPr>
      </w:pPr>
      <w:r w:rsidRPr="007220FF">
        <w:rPr>
          <w:rFonts w:ascii="Candara" w:hAnsi="Candara" w:cstheme="majorBidi"/>
          <w:color w:val="000000"/>
          <w:sz w:val="24"/>
          <w:szCs w:val="24"/>
          <w:lang w:val="nb-NO"/>
        </w:rPr>
        <w:lastRenderedPageBreak/>
        <w:t>Keberadaan media sosial sangat berpegaruh dalam kehidupan, selain dampak positif bagi mahasiswa perguruan tinggi, juga terdapat dampak negatif yang ditimbulkan sangat beragam. Kecanduan penggunaan media sosial dapat megalihkan perhatian mahasiswa dari tugas akademik dan mungurangi fokus belajar, sehingga menurunkan produktivitas akademik mahasiswa. Dampak negative lain dari penggnaan media social yaitu gangguan kesehatan mental, penyebaran informasi palsu, dan menghabiskan waktu untuk konsumsi konten tidak produktif yang tidak mendukung pembelajaran atau pengembangan diri.</w:t>
      </w:r>
    </w:p>
    <w:p w14:paraId="777D93DF" w14:textId="77777777" w:rsidR="001415CD" w:rsidRPr="001415CD" w:rsidRDefault="001415CD" w:rsidP="001415CD">
      <w:pPr>
        <w:pStyle w:val="NoSpacing"/>
        <w:spacing w:before="120" w:after="120"/>
        <w:ind w:firstLine="567"/>
        <w:jc w:val="both"/>
        <w:rPr>
          <w:rFonts w:ascii="Candara" w:hAnsi="Candara" w:cstheme="majorBidi"/>
          <w:color w:val="000000"/>
          <w:sz w:val="24"/>
          <w:szCs w:val="24"/>
          <w:lang w:val="nb-NO"/>
        </w:rPr>
      </w:pPr>
      <w:r w:rsidRPr="007220FF">
        <w:rPr>
          <w:rFonts w:ascii="Candara" w:hAnsi="Candara" w:cstheme="majorBidi"/>
          <w:color w:val="000000"/>
          <w:sz w:val="24"/>
          <w:szCs w:val="24"/>
          <w:lang w:val="nb-NO"/>
        </w:rPr>
        <w:t xml:space="preserve">Namun media sosial juga memiliki sisi negatif apabila penggunaanya berlebihan. </w:t>
      </w:r>
      <w:r w:rsidRPr="001415CD">
        <w:rPr>
          <w:rFonts w:ascii="Candara" w:hAnsi="Candara" w:cstheme="majorBidi"/>
          <w:color w:val="000000"/>
          <w:sz w:val="24"/>
          <w:szCs w:val="24"/>
          <w:lang w:val="nb-NO"/>
        </w:rPr>
        <w:fldChar w:fldCharType="begin"/>
      </w:r>
      <w:r w:rsidRPr="007220FF">
        <w:rPr>
          <w:rFonts w:ascii="Candara" w:hAnsi="Candara" w:cstheme="majorBidi"/>
          <w:color w:val="000000"/>
          <w:sz w:val="24"/>
          <w:szCs w:val="24"/>
          <w:lang w:val="nb-NO"/>
        </w:rPr>
        <w:instrText xml:space="preserve"> ADDIN ZOTERO_ITEM CSL_CITATION {"citationID":"IwkBW8gk","properties":{"formattedCitation":"(Andiarna et al., 2020)","plainCitation":"(Andiarna et al., 2020)","noteIndex":0},"citationItems":[{"id":91,"uris":["http://zotero.org/users/17162658/items/2Y8I24FE"],"itemData":{"id":91,"type":"article-journal","container-title":"PROFESI (ProfesionalIslam): Media Publikasi Penelitian","issue":"2","note":"ISBN: 2548-9933\npublisher: LPPM ITS PKU Muhammadiyah Surakarta","page":"37-42","title":"Analisis penggunaan media sosial terhadap kejadian insomnia pada mahasiswa","volume":"17","author":[{"family":"Andiarna","given":"Funsu"},{"family":"Widayanti","given":"Linda Prasetyaning"},{"family":"Hidayati","given":"Irul"},{"family":"Agustina","given":"Eva"}],"issued":{"date-parts":[["2020"]]}}}],"schema":"https://github.com/citation-style-language/schema/raw/master/csl-citation.json"} </w:instrText>
      </w:r>
      <w:r w:rsidRPr="001415CD">
        <w:rPr>
          <w:rFonts w:ascii="Candara" w:hAnsi="Candara" w:cstheme="majorBidi"/>
          <w:color w:val="000000"/>
          <w:sz w:val="24"/>
          <w:szCs w:val="24"/>
          <w:lang w:val="nb-NO"/>
        </w:rPr>
        <w:fldChar w:fldCharType="separate"/>
      </w:r>
      <w:r w:rsidRPr="001415CD">
        <w:rPr>
          <w:rFonts w:ascii="Candara" w:hAnsi="Candara" w:cstheme="majorBidi"/>
          <w:color w:val="000000"/>
          <w:sz w:val="24"/>
          <w:szCs w:val="24"/>
          <w:lang w:val="nb-NO"/>
        </w:rPr>
        <w:t>(</w:t>
      </w:r>
      <w:proofErr w:type="spellStart"/>
      <w:r w:rsidRPr="001415CD">
        <w:rPr>
          <w:rFonts w:ascii="Candara" w:hAnsi="Candara" w:cstheme="majorBidi"/>
          <w:color w:val="000000"/>
          <w:sz w:val="24"/>
          <w:szCs w:val="24"/>
          <w:lang w:val="nb-NO"/>
        </w:rPr>
        <w:t>Andiarna</w:t>
      </w:r>
      <w:proofErr w:type="spellEnd"/>
      <w:r w:rsidRPr="001415CD">
        <w:rPr>
          <w:rFonts w:ascii="Candara" w:hAnsi="Candara" w:cstheme="majorBidi"/>
          <w:color w:val="000000"/>
          <w:sz w:val="24"/>
          <w:szCs w:val="24"/>
          <w:lang w:val="nb-NO"/>
        </w:rPr>
        <w:t xml:space="preserve"> et al., 2020)</w:t>
      </w:r>
      <w:r w:rsidRPr="001415CD">
        <w:rPr>
          <w:rFonts w:ascii="Candara" w:hAnsi="Candara" w:cstheme="majorBidi"/>
          <w:color w:val="000000"/>
          <w:sz w:val="24"/>
          <w:szCs w:val="24"/>
          <w:lang w:val="nb-NO"/>
        </w:rPr>
        <w:fldChar w:fldCharType="end"/>
      </w:r>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nemuk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bahw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intensitas</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penggunaan</w:t>
      </w:r>
      <w:proofErr w:type="spellEnd"/>
      <w:r w:rsidRPr="001415CD">
        <w:rPr>
          <w:rFonts w:ascii="Candara" w:hAnsi="Candara" w:cstheme="majorBidi"/>
          <w:color w:val="000000"/>
          <w:sz w:val="24"/>
          <w:szCs w:val="24"/>
          <w:lang w:val="nb-NO"/>
        </w:rPr>
        <w:t xml:space="preserve"> media </w:t>
      </w:r>
      <w:proofErr w:type="spellStart"/>
      <w:r w:rsidRPr="001415CD">
        <w:rPr>
          <w:rFonts w:ascii="Candara" w:hAnsi="Candara" w:cstheme="majorBidi"/>
          <w:color w:val="000000"/>
          <w:sz w:val="24"/>
          <w:szCs w:val="24"/>
          <w:lang w:val="nb-NO"/>
        </w:rPr>
        <w:t>sosial</w:t>
      </w:r>
      <w:proofErr w:type="spellEnd"/>
      <w:r w:rsidRPr="001415CD">
        <w:rPr>
          <w:rFonts w:ascii="Candara" w:hAnsi="Candara" w:cstheme="majorBidi"/>
          <w:color w:val="000000"/>
          <w:sz w:val="24"/>
          <w:szCs w:val="24"/>
          <w:lang w:val="nb-NO"/>
        </w:rPr>
        <w:t xml:space="preserve"> yang </w:t>
      </w:r>
      <w:proofErr w:type="spellStart"/>
      <w:r w:rsidRPr="001415CD">
        <w:rPr>
          <w:rFonts w:ascii="Candara" w:hAnsi="Candara" w:cstheme="majorBidi"/>
          <w:color w:val="000000"/>
          <w:sz w:val="24"/>
          <w:szCs w:val="24"/>
          <w:lang w:val="nb-NO"/>
        </w:rPr>
        <w:t>tinggi</w:t>
      </w:r>
      <w:proofErr w:type="spellEnd"/>
      <w:r w:rsidRPr="001415CD">
        <w:rPr>
          <w:rFonts w:ascii="Candara" w:hAnsi="Candara" w:cstheme="majorBidi"/>
          <w:color w:val="000000"/>
          <w:sz w:val="24"/>
          <w:szCs w:val="24"/>
          <w:lang w:val="nb-NO"/>
        </w:rPr>
        <w:t xml:space="preserve"> pada </w:t>
      </w:r>
      <w:proofErr w:type="spellStart"/>
      <w:r w:rsidRPr="001415CD">
        <w:rPr>
          <w:rFonts w:ascii="Candara" w:hAnsi="Candara" w:cstheme="majorBidi"/>
          <w:color w:val="000000"/>
          <w:sz w:val="24"/>
          <w:szCs w:val="24"/>
          <w:lang w:val="nb-NO"/>
        </w:rPr>
        <w:t>kalang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ahasisw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milik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keterkait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signifik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deng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ningkatny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risiko</w:t>
      </w:r>
      <w:proofErr w:type="spellEnd"/>
      <w:r w:rsidRPr="001415CD">
        <w:rPr>
          <w:rFonts w:ascii="Candara" w:hAnsi="Candara" w:cstheme="majorBidi"/>
          <w:color w:val="000000"/>
          <w:sz w:val="24"/>
          <w:szCs w:val="24"/>
          <w:lang w:val="nb-NO"/>
        </w:rPr>
        <w:t xml:space="preserve"> insomnia, </w:t>
      </w:r>
      <w:proofErr w:type="spellStart"/>
      <w:r w:rsidRPr="001415CD">
        <w:rPr>
          <w:rFonts w:ascii="Candara" w:hAnsi="Candara" w:cstheme="majorBidi"/>
          <w:color w:val="000000"/>
          <w:sz w:val="24"/>
          <w:szCs w:val="24"/>
          <w:lang w:val="nb-NO"/>
        </w:rPr>
        <w:t>khususny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ketik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aktivitas</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tersebut</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dilakukan</w:t>
      </w:r>
      <w:proofErr w:type="spellEnd"/>
      <w:r w:rsidRPr="001415CD">
        <w:rPr>
          <w:rFonts w:ascii="Candara" w:hAnsi="Candara" w:cstheme="majorBidi"/>
          <w:color w:val="000000"/>
          <w:sz w:val="24"/>
          <w:szCs w:val="24"/>
          <w:lang w:val="nb-NO"/>
        </w:rPr>
        <w:t xml:space="preserve"> pada </w:t>
      </w:r>
      <w:proofErr w:type="spellStart"/>
      <w:r w:rsidRPr="001415CD">
        <w:rPr>
          <w:rFonts w:ascii="Candara" w:hAnsi="Candara" w:cstheme="majorBidi"/>
          <w:color w:val="000000"/>
          <w:sz w:val="24"/>
          <w:szCs w:val="24"/>
          <w:lang w:val="nb-NO"/>
        </w:rPr>
        <w:t>malam</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har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njelang</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tidur</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Papar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cahay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dar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layar</w:t>
      </w:r>
      <w:proofErr w:type="spellEnd"/>
      <w:r w:rsidRPr="001415CD">
        <w:rPr>
          <w:rFonts w:ascii="Candara" w:hAnsi="Candara" w:cstheme="majorBidi"/>
          <w:color w:val="000000"/>
          <w:sz w:val="24"/>
          <w:szCs w:val="24"/>
          <w:lang w:val="nb-NO"/>
        </w:rPr>
        <w:t xml:space="preserve"> gadget dan </w:t>
      </w:r>
      <w:proofErr w:type="spellStart"/>
      <w:r w:rsidRPr="001415CD">
        <w:rPr>
          <w:rFonts w:ascii="Candara" w:hAnsi="Candara" w:cstheme="majorBidi"/>
          <w:color w:val="000000"/>
          <w:sz w:val="24"/>
          <w:szCs w:val="24"/>
          <w:lang w:val="nb-NO"/>
        </w:rPr>
        <w:t>keterlibat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emosional</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dalam</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konten</w:t>
      </w:r>
      <w:proofErr w:type="spellEnd"/>
      <w:r w:rsidRPr="001415CD">
        <w:rPr>
          <w:rFonts w:ascii="Candara" w:hAnsi="Candara" w:cstheme="majorBidi"/>
          <w:color w:val="000000"/>
          <w:sz w:val="24"/>
          <w:szCs w:val="24"/>
          <w:lang w:val="nb-NO"/>
        </w:rPr>
        <w:t xml:space="preserve"> media </w:t>
      </w:r>
      <w:proofErr w:type="spellStart"/>
      <w:r w:rsidRPr="001415CD">
        <w:rPr>
          <w:rFonts w:ascii="Candara" w:hAnsi="Candara" w:cstheme="majorBidi"/>
          <w:color w:val="000000"/>
          <w:sz w:val="24"/>
          <w:szCs w:val="24"/>
          <w:lang w:val="nb-NO"/>
        </w:rPr>
        <w:t>sosial</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dapat</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ngganggu</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ritme</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sirkadian</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tubuh</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sehingg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nghambat</w:t>
      </w:r>
      <w:proofErr w:type="spellEnd"/>
      <w:r w:rsidRPr="001415CD">
        <w:rPr>
          <w:rFonts w:ascii="Candara" w:hAnsi="Candara" w:cstheme="majorBidi"/>
          <w:color w:val="000000"/>
          <w:sz w:val="24"/>
          <w:szCs w:val="24"/>
          <w:lang w:val="nb-NO"/>
        </w:rPr>
        <w:t xml:space="preserve"> proses </w:t>
      </w:r>
      <w:proofErr w:type="spellStart"/>
      <w:r w:rsidRPr="001415CD">
        <w:rPr>
          <w:rFonts w:ascii="Candara" w:hAnsi="Candara" w:cstheme="majorBidi"/>
          <w:color w:val="000000"/>
          <w:sz w:val="24"/>
          <w:szCs w:val="24"/>
          <w:lang w:val="nb-NO"/>
        </w:rPr>
        <w:t>tidur</w:t>
      </w:r>
      <w:proofErr w:type="spellEnd"/>
      <w:r w:rsidRPr="001415CD">
        <w:rPr>
          <w:rFonts w:ascii="Candara" w:hAnsi="Candara" w:cstheme="majorBidi"/>
          <w:color w:val="000000"/>
          <w:sz w:val="24"/>
          <w:szCs w:val="24"/>
          <w:lang w:val="nb-NO"/>
        </w:rPr>
        <w:t xml:space="preserve"> yang </w:t>
      </w:r>
      <w:proofErr w:type="spellStart"/>
      <w:r w:rsidRPr="001415CD">
        <w:rPr>
          <w:rFonts w:ascii="Candara" w:hAnsi="Candara" w:cstheme="majorBidi"/>
          <w:color w:val="000000"/>
          <w:sz w:val="24"/>
          <w:szCs w:val="24"/>
          <w:lang w:val="nb-NO"/>
        </w:rPr>
        <w:t>sehat</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Kondis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in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tidak</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hany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berdampak</w:t>
      </w:r>
      <w:proofErr w:type="spellEnd"/>
      <w:r w:rsidRPr="001415CD">
        <w:rPr>
          <w:rFonts w:ascii="Candara" w:hAnsi="Candara" w:cstheme="majorBidi"/>
          <w:color w:val="000000"/>
          <w:sz w:val="24"/>
          <w:szCs w:val="24"/>
          <w:lang w:val="nb-NO"/>
        </w:rPr>
        <w:t xml:space="preserve"> pada </w:t>
      </w:r>
      <w:proofErr w:type="spellStart"/>
      <w:r w:rsidRPr="001415CD">
        <w:rPr>
          <w:rFonts w:ascii="Candara" w:hAnsi="Candara" w:cstheme="majorBidi"/>
          <w:color w:val="000000"/>
          <w:sz w:val="24"/>
          <w:szCs w:val="24"/>
          <w:lang w:val="nb-NO"/>
        </w:rPr>
        <w:t>kualitas</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tidur</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tetapi</w:t>
      </w:r>
      <w:proofErr w:type="spellEnd"/>
      <w:r w:rsidRPr="001415CD">
        <w:rPr>
          <w:rFonts w:ascii="Candara" w:hAnsi="Candara" w:cstheme="majorBidi"/>
          <w:color w:val="000000"/>
          <w:sz w:val="24"/>
          <w:szCs w:val="24"/>
          <w:lang w:val="nb-NO"/>
        </w:rPr>
        <w:t xml:space="preserve"> juga </w:t>
      </w:r>
      <w:proofErr w:type="spellStart"/>
      <w:r w:rsidRPr="001415CD">
        <w:rPr>
          <w:rFonts w:ascii="Candara" w:hAnsi="Candara" w:cstheme="majorBidi"/>
          <w:color w:val="000000"/>
          <w:sz w:val="24"/>
          <w:szCs w:val="24"/>
          <w:lang w:val="nb-NO"/>
        </w:rPr>
        <w:t>dapat</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memengaruh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konsentrasi</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produktivitas</w:t>
      </w:r>
      <w:proofErr w:type="spellEnd"/>
      <w:r w:rsidRPr="001415CD">
        <w:rPr>
          <w:rFonts w:ascii="Candara" w:hAnsi="Candara" w:cstheme="majorBidi"/>
          <w:color w:val="000000"/>
          <w:sz w:val="24"/>
          <w:szCs w:val="24"/>
          <w:lang w:val="nb-NO"/>
        </w:rPr>
        <w:t xml:space="preserve">, dan </w:t>
      </w:r>
      <w:proofErr w:type="spellStart"/>
      <w:r w:rsidRPr="001415CD">
        <w:rPr>
          <w:rFonts w:ascii="Candara" w:hAnsi="Candara" w:cstheme="majorBidi"/>
          <w:color w:val="000000"/>
          <w:sz w:val="24"/>
          <w:szCs w:val="24"/>
          <w:lang w:val="nb-NO"/>
        </w:rPr>
        <w:t>kesehatan</w:t>
      </w:r>
      <w:proofErr w:type="spellEnd"/>
      <w:r w:rsidRPr="001415CD">
        <w:rPr>
          <w:rFonts w:ascii="Candara" w:hAnsi="Candara" w:cstheme="majorBidi"/>
          <w:color w:val="000000"/>
          <w:sz w:val="24"/>
          <w:szCs w:val="24"/>
          <w:lang w:val="nb-NO"/>
        </w:rPr>
        <w:t xml:space="preserve"> mental </w:t>
      </w:r>
      <w:proofErr w:type="spellStart"/>
      <w:r w:rsidRPr="001415CD">
        <w:rPr>
          <w:rFonts w:ascii="Candara" w:hAnsi="Candara" w:cstheme="majorBidi"/>
          <w:color w:val="000000"/>
          <w:sz w:val="24"/>
          <w:szCs w:val="24"/>
          <w:lang w:val="nb-NO"/>
        </w:rPr>
        <w:t>mahasisw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dalam</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jangka</w:t>
      </w:r>
      <w:proofErr w:type="spellEnd"/>
      <w:r w:rsidRPr="001415CD">
        <w:rPr>
          <w:rFonts w:ascii="Candara" w:hAnsi="Candara" w:cstheme="majorBidi"/>
          <w:color w:val="000000"/>
          <w:sz w:val="24"/>
          <w:szCs w:val="24"/>
          <w:lang w:val="nb-NO"/>
        </w:rPr>
        <w:t xml:space="preserve"> </w:t>
      </w:r>
      <w:proofErr w:type="spellStart"/>
      <w:r w:rsidRPr="001415CD">
        <w:rPr>
          <w:rFonts w:ascii="Candara" w:hAnsi="Candara" w:cstheme="majorBidi"/>
          <w:color w:val="000000"/>
          <w:sz w:val="24"/>
          <w:szCs w:val="24"/>
          <w:lang w:val="nb-NO"/>
        </w:rPr>
        <w:t>panjang</w:t>
      </w:r>
      <w:proofErr w:type="spellEnd"/>
      <w:r w:rsidRPr="001415CD">
        <w:rPr>
          <w:rFonts w:ascii="Candara" w:hAnsi="Candara" w:cstheme="majorBidi"/>
          <w:color w:val="000000"/>
          <w:sz w:val="24"/>
          <w:szCs w:val="24"/>
          <w:lang w:val="nb-NO"/>
        </w:rPr>
        <w:t>.</w:t>
      </w:r>
    </w:p>
    <w:p w14:paraId="5A007D2D" w14:textId="79F9FC8F" w:rsidR="00EE6DD4" w:rsidRPr="001415CD" w:rsidRDefault="001415CD" w:rsidP="00EE6DD4">
      <w:pPr>
        <w:pStyle w:val="Heading2"/>
        <w:spacing w:before="120" w:after="120" w:line="240" w:lineRule="auto"/>
        <w:jc w:val="left"/>
        <w:rPr>
          <w:rFonts w:ascii="Candara" w:hAnsi="Candara" w:cstheme="majorBidi"/>
          <w:i/>
          <w:iCs/>
          <w:color w:val="000000" w:themeColor="text1"/>
          <w:sz w:val="24"/>
          <w:szCs w:val="24"/>
          <w:lang w:val="nb-NO"/>
        </w:rPr>
      </w:pPr>
      <w:r w:rsidRPr="001415CD">
        <w:rPr>
          <w:rFonts w:ascii="Candara" w:hAnsi="Candara" w:cstheme="majorBidi"/>
          <w:i/>
          <w:iCs/>
          <w:sz w:val="24"/>
          <w:szCs w:val="24"/>
          <w:lang w:val="nb-NO"/>
        </w:rPr>
        <w:t>Produ</w:t>
      </w:r>
      <w:r>
        <w:rPr>
          <w:rFonts w:ascii="Candara" w:hAnsi="Candara" w:cstheme="majorBidi"/>
          <w:i/>
          <w:iCs/>
          <w:sz w:val="24"/>
          <w:szCs w:val="24"/>
          <w:lang w:val="nb-NO"/>
        </w:rPr>
        <w:t>ktivitas Akademik</w:t>
      </w:r>
    </w:p>
    <w:p w14:paraId="7AB51324" w14:textId="77777777" w:rsidR="001415CD" w:rsidRPr="001415CD" w:rsidRDefault="001415CD" w:rsidP="001415CD">
      <w:pPr>
        <w:pBdr>
          <w:top w:val="nil"/>
          <w:left w:val="nil"/>
          <w:bottom w:val="nil"/>
          <w:right w:val="nil"/>
          <w:between w:val="nil"/>
        </w:pBdr>
        <w:spacing w:before="120" w:after="120" w:line="240" w:lineRule="auto"/>
        <w:ind w:firstLine="720"/>
        <w:rPr>
          <w:rFonts w:ascii="Candara" w:eastAsia="Candara" w:hAnsi="Candara" w:cs="Candara"/>
          <w:color w:val="000000"/>
          <w:szCs w:val="24"/>
          <w:lang w:val="nb-NO"/>
        </w:rPr>
      </w:pPr>
      <w:r w:rsidRPr="001415CD">
        <w:rPr>
          <w:rFonts w:ascii="Candara" w:eastAsia="Candara" w:hAnsi="Candara" w:cs="Candara"/>
          <w:color w:val="000000"/>
          <w:szCs w:val="24"/>
          <w:lang w:val="nb-NO"/>
        </w:rPr>
        <w:t>Produktivitas akademik adalah mencerminkan efektivitas dari efesiensi dalam menghasilkan kontribusi intelektual yang bermanfaat dan relevan di bidang ilmu tertentu.</w:t>
      </w:r>
      <w:r w:rsidRPr="001415CD">
        <w:rPr>
          <w:lang w:val="nb-NO"/>
        </w:rPr>
        <w:t xml:space="preserve"> </w:t>
      </w:r>
      <w:r w:rsidRPr="001415CD">
        <w:rPr>
          <w:rFonts w:ascii="Candara" w:eastAsia="Candara" w:hAnsi="Candara" w:cs="Candara"/>
          <w:color w:val="000000"/>
          <w:szCs w:val="24"/>
          <w:lang w:val="nb-NO"/>
        </w:rPr>
        <w:t>Konsep produktivitas secara umum dapat ditinjau dari dua sudut pandang, yakni perspektif individu dan organisasi. Dari sisi individu, produktivitas dapat diukur melalui berbagai aktivitas yang dijalankan oleh mahasiswa dalam kesehariannya. Sementara itu, dari perspektif organisasi, produktivitas mencerminkan upaya sistematis dalam mencapai hasil yang optimal, baik dari segi kualitas maupun kuantitas, dalam setiap proses kegiatan yang dilakukan, dan menjadi bagian penting dalam kajian ekonomi. Karena itu selalu berorientasi pada bagaimana berpikir dan bertindak untuk mencapai sumber yang optimal.</w:t>
      </w:r>
    </w:p>
    <w:p w14:paraId="0FAC3F8C" w14:textId="77777777" w:rsidR="001415CD" w:rsidRPr="001415CD" w:rsidRDefault="001415CD" w:rsidP="001415CD">
      <w:pPr>
        <w:pBdr>
          <w:top w:val="nil"/>
          <w:left w:val="nil"/>
          <w:bottom w:val="nil"/>
          <w:right w:val="nil"/>
          <w:between w:val="nil"/>
        </w:pBdr>
        <w:spacing w:before="120" w:after="120" w:line="240" w:lineRule="auto"/>
        <w:ind w:firstLine="720"/>
        <w:rPr>
          <w:rFonts w:ascii="Candara" w:eastAsia="Candara" w:hAnsi="Candara" w:cs="Candara"/>
          <w:color w:val="000000"/>
          <w:szCs w:val="24"/>
          <w:lang w:val="nb-NO"/>
        </w:rPr>
      </w:pPr>
      <w:r w:rsidRPr="001415CD">
        <w:rPr>
          <w:rFonts w:ascii="Candara" w:eastAsia="Candara" w:hAnsi="Candara" w:cs="Candara"/>
          <w:color w:val="000000"/>
          <w:szCs w:val="24"/>
          <w:lang w:val="nb-NO"/>
        </w:rPr>
        <w:t>Pemanfaatan teknologi pendidikan berkontribusi besar dalam menciptakan lingkungan belajar yang fleksibel dan aksesibel, sehingga mempercepat penguasaan keterampilan riset bagi peneliti pemula di Indonesia</w:t>
      </w:r>
      <w:r w:rsidRPr="004C0E3B">
        <w:rPr>
          <w:rFonts w:ascii="Candara" w:eastAsia="Candara" w:hAnsi="Candara" w:cs="Candara"/>
          <w:color w:val="000000"/>
          <w:szCs w:val="24"/>
        </w:rPr>
        <w:fldChar w:fldCharType="begin"/>
      </w:r>
      <w:r w:rsidRPr="001415CD">
        <w:rPr>
          <w:rFonts w:ascii="Candara" w:eastAsia="Candara" w:hAnsi="Candara" w:cs="Candara"/>
          <w:color w:val="000000"/>
          <w:szCs w:val="24"/>
          <w:lang w:val="nb-NO"/>
        </w:rPr>
        <w:instrText xml:space="preserve"> ADDIN ZOTERO_ITEM CSL_CITATION {"citationID":"JKbheBsx","properties":{"formattedCitation":"(Munawaroh, 2024)","plainCitation":"(Munawaroh, 2024)","noteIndex":0},"citationItems":[{"id":86,"uris":["http://zotero.org/users/17162658/items/AIH5FAKA"],"itemData":{"id":86,"type":"article-journal","container-title":"Jurnal Teknologi Pembelajaran","note":"ISBN: 2776-4214","title":"Peran Teknologi Pendidikan Dalam Mengembangkan Pembelajaran Bagi Peneliti Pemula Di Indonesia","URL":"http://repository.uin-malang.ac.id/21420/","author":[{"family":"Munawaroh","given":"Diah Ambarumi"}],"issued":{"date-parts":[["2024"]]}}}],"schema":"https://github.com/citation-style-language/schema/raw/master/csl-citation.json"} </w:instrText>
      </w:r>
      <w:r w:rsidRPr="004C0E3B">
        <w:rPr>
          <w:rFonts w:ascii="Candara" w:eastAsia="Candara" w:hAnsi="Candara" w:cs="Candara"/>
          <w:color w:val="000000"/>
          <w:szCs w:val="24"/>
        </w:rPr>
        <w:fldChar w:fldCharType="separate"/>
      </w:r>
      <w:r w:rsidRPr="001415CD">
        <w:rPr>
          <w:rFonts w:ascii="Candara" w:eastAsia="Candara" w:hAnsi="Candara" w:cs="Candara"/>
          <w:color w:val="000000"/>
          <w:szCs w:val="24"/>
          <w:lang w:val="nb-NO"/>
        </w:rPr>
        <w:t>(Munawaroh, 2024)</w:t>
      </w:r>
      <w:r w:rsidRPr="004C0E3B">
        <w:rPr>
          <w:rFonts w:ascii="Candara" w:eastAsia="Candara" w:hAnsi="Candara" w:cs="Candara"/>
          <w:color w:val="000000"/>
          <w:szCs w:val="24"/>
        </w:rPr>
        <w:fldChar w:fldCharType="end"/>
      </w:r>
      <w:r w:rsidRPr="001415CD">
        <w:rPr>
          <w:rFonts w:ascii="Candara" w:eastAsia="Candara" w:hAnsi="Candara" w:cs="Candara"/>
          <w:color w:val="000000"/>
          <w:szCs w:val="24"/>
          <w:lang w:val="nb-NO"/>
        </w:rPr>
        <w:t>. Pemanfaatan teknologi secara optimal, seperti aplikasi manajemen waktu, platform pembelajaran daring, dan perangkat lunak pendukung riset, mampu meningkatkan produktivitas mahasiswa dalam menyelesaikan tugas akademik, mengelola waktu, serta mengembangkan keterampilan belajar secara mandiri.</w:t>
      </w:r>
    </w:p>
    <w:p w14:paraId="5E0E8DE3" w14:textId="77777777" w:rsidR="001415CD" w:rsidRPr="000D1878" w:rsidRDefault="001415CD" w:rsidP="001415CD">
      <w:pPr>
        <w:pBdr>
          <w:top w:val="nil"/>
          <w:left w:val="nil"/>
          <w:bottom w:val="nil"/>
          <w:right w:val="nil"/>
          <w:between w:val="nil"/>
        </w:pBdr>
        <w:spacing w:before="120" w:after="120" w:line="240" w:lineRule="auto"/>
        <w:ind w:firstLine="720"/>
        <w:rPr>
          <w:rFonts w:ascii="Candara" w:eastAsia="Candara" w:hAnsi="Candara" w:cs="Candara"/>
          <w:color w:val="000000"/>
          <w:szCs w:val="24"/>
          <w:lang w:val="en-US"/>
        </w:rPr>
      </w:pPr>
      <w:r w:rsidRPr="000D1878">
        <w:rPr>
          <w:rFonts w:ascii="Candara" w:eastAsia="Candara" w:hAnsi="Candara" w:cs="Candara"/>
          <w:color w:val="000000"/>
          <w:szCs w:val="24"/>
          <w:lang w:val="en-US"/>
        </w:rPr>
        <w:t xml:space="preserve">Selain </w:t>
      </w:r>
      <w:proofErr w:type="spellStart"/>
      <w:r w:rsidRPr="000D1878">
        <w:rPr>
          <w:rFonts w:ascii="Candara" w:eastAsia="Candara" w:hAnsi="Candara" w:cs="Candara"/>
          <w:color w:val="000000"/>
          <w:szCs w:val="24"/>
          <w:lang w:val="en-US"/>
        </w:rPr>
        <w:t>itu</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tingny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bangu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uday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literasi</w:t>
      </w:r>
      <w:proofErr w:type="spellEnd"/>
      <w:r w:rsidRPr="000D1878">
        <w:rPr>
          <w:rFonts w:ascii="Candara" w:eastAsia="Candara" w:hAnsi="Candara" w:cs="Candara"/>
          <w:color w:val="000000"/>
          <w:szCs w:val="24"/>
          <w:lang w:val="en-US"/>
        </w:rPr>
        <w:t xml:space="preserve"> media dan </w:t>
      </w:r>
      <w:proofErr w:type="spellStart"/>
      <w:r w:rsidRPr="000D1878">
        <w:rPr>
          <w:rFonts w:ascii="Candara" w:eastAsia="Candara" w:hAnsi="Candara" w:cs="Candara"/>
          <w:color w:val="000000"/>
          <w:szCs w:val="24"/>
          <w:lang w:val="en-US"/>
        </w:rPr>
        <w:t>inform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lingkung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didik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erletak</w:t>
      </w:r>
      <w:proofErr w:type="spellEnd"/>
      <w:r w:rsidRPr="000D1878">
        <w:rPr>
          <w:rFonts w:ascii="Candara" w:eastAsia="Candara" w:hAnsi="Candara" w:cs="Candara"/>
          <w:color w:val="000000"/>
          <w:szCs w:val="24"/>
          <w:lang w:val="en-US"/>
        </w:rPr>
        <w:t xml:space="preserve"> pada </w:t>
      </w:r>
      <w:proofErr w:type="spellStart"/>
      <w:r w:rsidRPr="000D1878">
        <w:rPr>
          <w:rFonts w:ascii="Candara" w:eastAsia="Candara" w:hAnsi="Candara" w:cs="Candara"/>
          <w:color w:val="000000"/>
          <w:szCs w:val="24"/>
          <w:lang w:val="en-US"/>
        </w:rPr>
        <w:t>upayany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bentu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sert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idik</w:t>
      </w:r>
      <w:proofErr w:type="spellEnd"/>
      <w:r w:rsidRPr="000D1878">
        <w:rPr>
          <w:rFonts w:ascii="Candara" w:eastAsia="Candara" w:hAnsi="Candara" w:cs="Candara"/>
          <w:color w:val="000000"/>
          <w:szCs w:val="24"/>
          <w:lang w:val="en-US"/>
        </w:rPr>
        <w:t xml:space="preserve"> yang </w:t>
      </w:r>
      <w:proofErr w:type="spellStart"/>
      <w:r w:rsidRPr="000D1878">
        <w:rPr>
          <w:rFonts w:ascii="Candara" w:eastAsia="Candara" w:hAnsi="Candara" w:cs="Candara"/>
          <w:color w:val="000000"/>
          <w:szCs w:val="24"/>
          <w:lang w:val="en-US"/>
        </w:rPr>
        <w:t>mampu</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erpikir</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riti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ilah</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inform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car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ijak</w:t>
      </w:r>
      <w:proofErr w:type="spellEnd"/>
      <w:r w:rsidRPr="000D1878">
        <w:rPr>
          <w:rFonts w:ascii="Candara" w:eastAsia="Candara" w:hAnsi="Candara" w:cs="Candara"/>
          <w:color w:val="000000"/>
          <w:szCs w:val="24"/>
          <w:lang w:val="en-US"/>
        </w:rPr>
        <w:t xml:space="preserve">, dan </w:t>
      </w:r>
      <w:proofErr w:type="spellStart"/>
      <w:r w:rsidRPr="000D1878">
        <w:rPr>
          <w:rFonts w:ascii="Candara" w:eastAsia="Candara" w:hAnsi="Candara" w:cs="Candara"/>
          <w:color w:val="000000"/>
          <w:szCs w:val="24"/>
          <w:lang w:val="en-US"/>
        </w:rPr>
        <w:t>bertanggung</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jawab</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ggunaan</w:t>
      </w:r>
      <w:proofErr w:type="spellEnd"/>
      <w:r w:rsidRPr="000D1878">
        <w:rPr>
          <w:rFonts w:ascii="Candara" w:eastAsia="Candara" w:hAnsi="Candara" w:cs="Candara"/>
          <w:color w:val="000000"/>
          <w:szCs w:val="24"/>
          <w:lang w:val="en-US"/>
        </w:rPr>
        <w:t xml:space="preserve"> media di era digital</w:t>
      </w:r>
      <w:r>
        <w:rPr>
          <w:rFonts w:ascii="Candara" w:eastAsia="Candara" w:hAnsi="Candara" w:cs="Candara"/>
          <w:color w:val="000000"/>
          <w:szCs w:val="24"/>
          <w:lang w:val="nb-NO"/>
        </w:rPr>
        <w:fldChar w:fldCharType="begin"/>
      </w:r>
      <w:r w:rsidRPr="000D1878">
        <w:rPr>
          <w:rFonts w:ascii="Candara" w:eastAsia="Candara" w:hAnsi="Candara" w:cs="Candara"/>
          <w:color w:val="000000"/>
          <w:szCs w:val="24"/>
          <w:lang w:val="en-US"/>
        </w:rPr>
        <w:instrText xml:space="preserve"> ADDIN ZOTERO_ITEM CSL_CITATION {"citationID":"EWvTOhRc","properties":{"formattedCitation":"(Ainiyah, 2017)","plainCitation":"(Ainiyah, 2017)","noteIndex":0},"citationItems":[{"id":88,"uris":["http://zotero.org/users/17162658/items/SNWGRATV"],"itemData":{"id":88,"type":"article-journal","container-title":"Jurnal Pendidikan Islam Indonesia","issue":"1","note":"ISBN: 2528-2964","page":"65-77","title":"Membangun penguatan budaya literasi media dan informasi dalam dunia pendidikan","volume":"2","author":[{"family":"Ainiyah","given":"Nur"}],"issued":{"date-parts":[["2017"]]}}}],"schema":"https://github.com/citation-style-language/schema/raw/master/csl-citation.json"} </w:instrText>
      </w:r>
      <w:r>
        <w:rPr>
          <w:rFonts w:ascii="Candara" w:eastAsia="Candara" w:hAnsi="Candara" w:cs="Candara"/>
          <w:color w:val="000000"/>
          <w:szCs w:val="24"/>
          <w:lang w:val="nb-NO"/>
        </w:rPr>
        <w:fldChar w:fldCharType="separate"/>
      </w:r>
      <w:r w:rsidRPr="000D1878">
        <w:rPr>
          <w:rFonts w:ascii="Candara" w:hAnsi="Candara"/>
          <w:lang w:val="en-US"/>
        </w:rPr>
        <w:t>(</w:t>
      </w:r>
      <w:proofErr w:type="spellStart"/>
      <w:r w:rsidRPr="000D1878">
        <w:rPr>
          <w:rFonts w:ascii="Candara" w:hAnsi="Candara"/>
          <w:lang w:val="en-US"/>
        </w:rPr>
        <w:t>Ainiyah</w:t>
      </w:r>
      <w:proofErr w:type="spellEnd"/>
      <w:r w:rsidRPr="000D1878">
        <w:rPr>
          <w:rFonts w:ascii="Candara" w:hAnsi="Candara"/>
          <w:lang w:val="en-US"/>
        </w:rPr>
        <w:t>, 2017)</w:t>
      </w:r>
      <w:r>
        <w:rPr>
          <w:rFonts w:ascii="Candara" w:eastAsia="Candara" w:hAnsi="Candara" w:cs="Candara"/>
          <w:color w:val="000000"/>
          <w:szCs w:val="24"/>
          <w:lang w:val="nb-NO"/>
        </w:rPr>
        <w:fldChar w:fldCharType="end"/>
      </w:r>
      <w:r w:rsidRPr="000D1878">
        <w:rPr>
          <w:rFonts w:ascii="Candara" w:eastAsia="Candara" w:hAnsi="Candara" w:cs="Candara"/>
          <w:color w:val="000000"/>
          <w:szCs w:val="24"/>
          <w:lang w:val="en-US"/>
        </w:rPr>
        <w:t xml:space="preserve">. Integrasi </w:t>
      </w:r>
      <w:proofErr w:type="spellStart"/>
      <w:r w:rsidRPr="000D1878">
        <w:rPr>
          <w:rFonts w:ascii="Candara" w:eastAsia="Candara" w:hAnsi="Candara" w:cs="Candara"/>
          <w:color w:val="000000"/>
          <w:szCs w:val="24"/>
          <w:lang w:val="en-US"/>
        </w:rPr>
        <w:t>teknolog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proses </w:t>
      </w:r>
      <w:proofErr w:type="spellStart"/>
      <w:r w:rsidRPr="000D1878">
        <w:rPr>
          <w:rFonts w:ascii="Candara" w:eastAsia="Candara" w:hAnsi="Candara" w:cs="Candara"/>
          <w:color w:val="000000"/>
          <w:szCs w:val="24"/>
          <w:lang w:val="en-US"/>
        </w:rPr>
        <w:t>pembelajaran</w:t>
      </w:r>
      <w:proofErr w:type="spellEnd"/>
      <w:r w:rsidRPr="000D1878">
        <w:rPr>
          <w:rFonts w:ascii="Candara" w:eastAsia="Candara" w:hAnsi="Candara" w:cs="Candara"/>
          <w:color w:val="000000"/>
          <w:szCs w:val="24"/>
          <w:lang w:val="en-US"/>
        </w:rPr>
        <w:t xml:space="preserve"> juga </w:t>
      </w:r>
      <w:proofErr w:type="spellStart"/>
      <w:r w:rsidRPr="000D1878">
        <w:rPr>
          <w:rFonts w:ascii="Candara" w:eastAsia="Candara" w:hAnsi="Candara" w:cs="Candara"/>
          <w:color w:val="000000"/>
          <w:szCs w:val="24"/>
          <w:lang w:val="en-US"/>
        </w:rPr>
        <w:t>mendorong</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ahasisw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untu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lebih</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ktif</w:t>
      </w:r>
      <w:proofErr w:type="spellEnd"/>
      <w:r w:rsidRPr="000D1878">
        <w:rPr>
          <w:rFonts w:ascii="Candara" w:eastAsia="Candara" w:hAnsi="Candara" w:cs="Candara"/>
          <w:color w:val="000000"/>
          <w:szCs w:val="24"/>
          <w:lang w:val="en-US"/>
        </w:rPr>
        <w:t xml:space="preserve"> dan </w:t>
      </w:r>
      <w:proofErr w:type="spellStart"/>
      <w:r w:rsidRPr="000D1878">
        <w:rPr>
          <w:rFonts w:ascii="Candara" w:eastAsia="Candara" w:hAnsi="Candara" w:cs="Candara"/>
          <w:color w:val="000000"/>
          <w:szCs w:val="24"/>
          <w:lang w:val="en-US"/>
        </w:rPr>
        <w:t>kreatif</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gakse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rt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gelol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inform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emampu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untu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anfaatk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eknolog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car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riti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jad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eterampil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esensial</w:t>
      </w:r>
      <w:proofErr w:type="spellEnd"/>
      <w:r w:rsidRPr="000D1878">
        <w:rPr>
          <w:rFonts w:ascii="Candara" w:eastAsia="Candara" w:hAnsi="Candara" w:cs="Candara"/>
          <w:color w:val="000000"/>
          <w:szCs w:val="24"/>
          <w:lang w:val="en-US"/>
        </w:rPr>
        <w:t xml:space="preserve"> di era digital, di mana </w:t>
      </w:r>
      <w:proofErr w:type="spellStart"/>
      <w:r w:rsidRPr="000D1878">
        <w:rPr>
          <w:rFonts w:ascii="Candara" w:eastAsia="Candara" w:hAnsi="Candara" w:cs="Candara"/>
          <w:color w:val="000000"/>
          <w:szCs w:val="24"/>
          <w:lang w:val="en-US"/>
        </w:rPr>
        <w:t>informasi</w:t>
      </w:r>
      <w:proofErr w:type="spellEnd"/>
      <w:r w:rsidRPr="000D1878">
        <w:rPr>
          <w:rFonts w:ascii="Candara" w:eastAsia="Candara" w:hAnsi="Candara" w:cs="Candara"/>
          <w:color w:val="000000"/>
          <w:szCs w:val="24"/>
          <w:lang w:val="en-US"/>
        </w:rPr>
        <w:t xml:space="preserve"> sangat </w:t>
      </w:r>
      <w:proofErr w:type="spellStart"/>
      <w:r w:rsidRPr="000D1878">
        <w:rPr>
          <w:rFonts w:ascii="Candara" w:eastAsia="Candara" w:hAnsi="Candara" w:cs="Candara"/>
          <w:color w:val="000000"/>
          <w:szCs w:val="24"/>
          <w:lang w:val="en-US"/>
        </w:rPr>
        <w:t>melimpah</w:t>
      </w:r>
      <w:proofErr w:type="spellEnd"/>
      <w:r w:rsidRPr="000D1878">
        <w:rPr>
          <w:rFonts w:ascii="Candara" w:eastAsia="Candara" w:hAnsi="Candara" w:cs="Candara"/>
          <w:color w:val="000000"/>
          <w:szCs w:val="24"/>
          <w:lang w:val="en-US"/>
        </w:rPr>
        <w:t xml:space="preserve"> dan </w:t>
      </w:r>
      <w:proofErr w:type="spellStart"/>
      <w:r w:rsidRPr="000D1878">
        <w:rPr>
          <w:rFonts w:ascii="Candara" w:eastAsia="Candara" w:hAnsi="Candara" w:cs="Candara"/>
          <w:color w:val="000000"/>
          <w:szCs w:val="24"/>
          <w:lang w:val="en-US"/>
        </w:rPr>
        <w:t>teru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erkembang</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lalu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eknolog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ahasisw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pat</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erkolabor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lastRenderedPageBreak/>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eliti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erdisku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cara</w:t>
      </w:r>
      <w:proofErr w:type="spellEnd"/>
      <w:r w:rsidRPr="000D1878">
        <w:rPr>
          <w:rFonts w:ascii="Candara" w:eastAsia="Candara" w:hAnsi="Candara" w:cs="Candara"/>
          <w:color w:val="000000"/>
          <w:szCs w:val="24"/>
          <w:lang w:val="en-US"/>
        </w:rPr>
        <w:t xml:space="preserve"> daring, </w:t>
      </w:r>
      <w:proofErr w:type="spellStart"/>
      <w:r w:rsidRPr="000D1878">
        <w:rPr>
          <w:rFonts w:ascii="Candara" w:eastAsia="Candara" w:hAnsi="Candara" w:cs="Candara"/>
          <w:color w:val="000000"/>
          <w:szCs w:val="24"/>
          <w:lang w:val="en-US"/>
        </w:rPr>
        <w:t>sert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gikut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latihan</w:t>
      </w:r>
      <w:proofErr w:type="spellEnd"/>
      <w:r w:rsidRPr="000D1878">
        <w:rPr>
          <w:rFonts w:ascii="Candara" w:eastAsia="Candara" w:hAnsi="Candara" w:cs="Candara"/>
          <w:color w:val="000000"/>
          <w:szCs w:val="24"/>
          <w:lang w:val="en-US"/>
        </w:rPr>
        <w:t xml:space="preserve"> dan seminar virtual yang </w:t>
      </w:r>
      <w:proofErr w:type="spellStart"/>
      <w:r w:rsidRPr="000D1878">
        <w:rPr>
          <w:rFonts w:ascii="Candara" w:eastAsia="Candara" w:hAnsi="Candara" w:cs="Candara"/>
          <w:color w:val="000000"/>
          <w:szCs w:val="24"/>
          <w:lang w:val="en-US"/>
        </w:rPr>
        <w:t>mendukung</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gembang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kademi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reka</w:t>
      </w:r>
      <w:proofErr w:type="spellEnd"/>
      <w:r w:rsidRPr="000D1878">
        <w:rPr>
          <w:rFonts w:ascii="Candara" w:eastAsia="Candara" w:hAnsi="Candara" w:cs="Candara"/>
          <w:color w:val="000000"/>
          <w:szCs w:val="24"/>
          <w:lang w:val="en-US"/>
        </w:rPr>
        <w:t xml:space="preserve">. </w:t>
      </w:r>
    </w:p>
    <w:p w14:paraId="6F6627DC" w14:textId="77777777" w:rsidR="001415CD" w:rsidRPr="000D1878" w:rsidRDefault="001415CD" w:rsidP="001415CD">
      <w:pPr>
        <w:pBdr>
          <w:top w:val="nil"/>
          <w:left w:val="nil"/>
          <w:bottom w:val="nil"/>
          <w:right w:val="nil"/>
          <w:between w:val="nil"/>
        </w:pBdr>
        <w:spacing w:before="120" w:after="120" w:line="240" w:lineRule="auto"/>
        <w:ind w:firstLine="720"/>
        <w:rPr>
          <w:rFonts w:ascii="Candara" w:eastAsia="Candara" w:hAnsi="Candara" w:cs="Candara"/>
          <w:color w:val="000000"/>
          <w:szCs w:val="24"/>
          <w:lang w:val="en-US"/>
        </w:rPr>
      </w:pPr>
      <w:proofErr w:type="spellStart"/>
      <w:r w:rsidRPr="000D1878">
        <w:rPr>
          <w:rFonts w:ascii="Candara" w:eastAsia="Candara" w:hAnsi="Candara" w:cs="Candara"/>
          <w:color w:val="000000"/>
          <w:szCs w:val="24"/>
          <w:lang w:val="en-US"/>
        </w:rPr>
        <w:t>Selama</w:t>
      </w:r>
      <w:proofErr w:type="spellEnd"/>
      <w:r w:rsidRPr="000D1878">
        <w:rPr>
          <w:rFonts w:ascii="Candara" w:eastAsia="Candara" w:hAnsi="Candara" w:cs="Candara"/>
          <w:color w:val="000000"/>
          <w:szCs w:val="24"/>
          <w:lang w:val="en-US"/>
        </w:rPr>
        <w:t xml:space="preserve"> masa </w:t>
      </w:r>
      <w:proofErr w:type="spellStart"/>
      <w:r w:rsidRPr="000D1878">
        <w:rPr>
          <w:rFonts w:ascii="Candara" w:eastAsia="Candara" w:hAnsi="Candara" w:cs="Candara"/>
          <w:color w:val="000000"/>
          <w:szCs w:val="24"/>
          <w:lang w:val="en-US"/>
        </w:rPr>
        <w:t>pandemi</w:t>
      </w:r>
      <w:proofErr w:type="spellEnd"/>
      <w:r w:rsidRPr="000D1878">
        <w:rPr>
          <w:rFonts w:ascii="Candara" w:eastAsia="Candara" w:hAnsi="Candara" w:cs="Candara"/>
          <w:color w:val="000000"/>
          <w:szCs w:val="24"/>
          <w:lang w:val="en-US"/>
        </w:rPr>
        <w:t xml:space="preserve"> Covid-19, media </w:t>
      </w:r>
      <w:proofErr w:type="spellStart"/>
      <w:r w:rsidRPr="000D1878">
        <w:rPr>
          <w:rFonts w:ascii="Candara" w:eastAsia="Candara" w:hAnsi="Candara" w:cs="Candara"/>
          <w:color w:val="000000"/>
          <w:szCs w:val="24"/>
          <w:lang w:val="en-US"/>
        </w:rPr>
        <w:t>sosial</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jad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aran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utam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ag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ahasisw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untu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erkomunik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gakse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inform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kademi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rt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dukung</w:t>
      </w:r>
      <w:proofErr w:type="spellEnd"/>
      <w:r w:rsidRPr="000D1878">
        <w:rPr>
          <w:rFonts w:ascii="Candara" w:eastAsia="Candara" w:hAnsi="Candara" w:cs="Candara"/>
          <w:color w:val="000000"/>
          <w:szCs w:val="24"/>
          <w:lang w:val="en-US"/>
        </w:rPr>
        <w:t xml:space="preserve"> proses </w:t>
      </w:r>
      <w:proofErr w:type="spellStart"/>
      <w:r w:rsidRPr="000D1878">
        <w:rPr>
          <w:rFonts w:ascii="Candara" w:eastAsia="Candara" w:hAnsi="Candara" w:cs="Candara"/>
          <w:color w:val="000000"/>
          <w:szCs w:val="24"/>
          <w:lang w:val="en-US"/>
        </w:rPr>
        <w:t>pembelajar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jara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jauh</w:t>
      </w:r>
      <w:proofErr w:type="spellEnd"/>
      <w:r>
        <w:rPr>
          <w:rFonts w:ascii="Candara" w:eastAsia="Candara" w:hAnsi="Candara" w:cs="Candara"/>
          <w:color w:val="000000"/>
          <w:szCs w:val="24"/>
          <w:lang w:val="nb-NO"/>
        </w:rPr>
        <w:fldChar w:fldCharType="begin"/>
      </w:r>
      <w:r w:rsidRPr="000D1878">
        <w:rPr>
          <w:rFonts w:ascii="Candara" w:eastAsia="Candara" w:hAnsi="Candara" w:cs="Candara"/>
          <w:color w:val="000000"/>
          <w:szCs w:val="24"/>
          <w:lang w:val="en-US"/>
        </w:rPr>
        <w:instrText xml:space="preserve"> ADDIN ZOTERO_ITEM CSL_CITATION {"citationID":"O9jasohi","properties":{"formattedCitation":"(Sulistyorini &amp; Andriani, 2022)","plainCitation":"(Sulistyorini &amp; Andriani, 2022)","noteIndex":0},"citationItems":[{"id":90,"uris":["http://zotero.org/users/17162658/items/65XG4UGU"],"itemData":{"id":90,"type":"article-journal","container-title":"Equilibrium Jurnal Pendidikan","issue":"1","page":"63-69","title":"Penggunaan media sosial di kalangan mahasiswa selama pandemi Covid-19","volume":"10","author":[{"family":"Sulistyorini","given":"S."},{"family":"Andriani","given":"A. E."}],"issued":{"date-parts":[["2022"]]}}}],"schema":"https://github.com/citation-style-language/schema/raw/master/csl-citation.json"} </w:instrText>
      </w:r>
      <w:r>
        <w:rPr>
          <w:rFonts w:ascii="Candara" w:eastAsia="Candara" w:hAnsi="Candara" w:cs="Candara"/>
          <w:color w:val="000000"/>
          <w:szCs w:val="24"/>
          <w:lang w:val="nb-NO"/>
        </w:rPr>
        <w:fldChar w:fldCharType="separate"/>
      </w:r>
      <w:r w:rsidRPr="000D1878">
        <w:rPr>
          <w:rFonts w:ascii="Candara" w:hAnsi="Candara"/>
          <w:lang w:val="en-US"/>
        </w:rPr>
        <w:t>(</w:t>
      </w:r>
      <w:proofErr w:type="spellStart"/>
      <w:r w:rsidRPr="000D1878">
        <w:rPr>
          <w:rFonts w:ascii="Candara" w:hAnsi="Candara"/>
          <w:lang w:val="en-US"/>
        </w:rPr>
        <w:t>Sulistyorini</w:t>
      </w:r>
      <w:proofErr w:type="spellEnd"/>
      <w:r w:rsidRPr="000D1878">
        <w:rPr>
          <w:rFonts w:ascii="Candara" w:hAnsi="Candara"/>
          <w:lang w:val="en-US"/>
        </w:rPr>
        <w:t xml:space="preserve"> &amp; Andriani, 2022)</w:t>
      </w:r>
      <w:r>
        <w:rPr>
          <w:rFonts w:ascii="Candara" w:eastAsia="Candara" w:hAnsi="Candara" w:cs="Candara"/>
          <w:color w:val="000000"/>
          <w:szCs w:val="24"/>
          <w:lang w:val="nb-NO"/>
        </w:rPr>
        <w:fldChar w:fldCharType="end"/>
      </w:r>
      <w:r w:rsidRPr="000D1878">
        <w:rPr>
          <w:rFonts w:ascii="Candara" w:eastAsia="Candara" w:hAnsi="Candara" w:cs="Candara"/>
          <w:color w:val="000000"/>
          <w:szCs w:val="24"/>
          <w:lang w:val="en-US"/>
        </w:rPr>
        <w:t>.</w:t>
      </w:r>
      <w:r w:rsidRPr="000D1878">
        <w:rPr>
          <w:lang w:val="en-US"/>
        </w:rPr>
        <w:t xml:space="preserve"> </w:t>
      </w:r>
      <w:proofErr w:type="spellStart"/>
      <w:r w:rsidRPr="000D1878">
        <w:rPr>
          <w:rFonts w:ascii="Candara" w:eastAsia="Candara" w:hAnsi="Candara" w:cs="Candara"/>
          <w:color w:val="000000"/>
          <w:szCs w:val="24"/>
          <w:lang w:val="en-US"/>
        </w:rPr>
        <w:t>Penggunaan</w:t>
      </w:r>
      <w:proofErr w:type="spellEnd"/>
      <w:r w:rsidRPr="000D1878">
        <w:rPr>
          <w:rFonts w:ascii="Candara" w:eastAsia="Candara" w:hAnsi="Candara" w:cs="Candara"/>
          <w:color w:val="000000"/>
          <w:szCs w:val="24"/>
          <w:lang w:val="en-US"/>
        </w:rPr>
        <w:t xml:space="preserve"> media </w:t>
      </w:r>
      <w:proofErr w:type="spellStart"/>
      <w:r w:rsidRPr="000D1878">
        <w:rPr>
          <w:rFonts w:ascii="Candara" w:eastAsia="Candara" w:hAnsi="Candara" w:cs="Candara"/>
          <w:color w:val="000000"/>
          <w:szCs w:val="24"/>
          <w:lang w:val="en-US"/>
        </w:rPr>
        <w:t>sosial</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ida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hany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fasilit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interak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ntar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osen</w:t>
      </w:r>
      <w:proofErr w:type="spellEnd"/>
      <w:r w:rsidRPr="000D1878">
        <w:rPr>
          <w:rFonts w:ascii="Candara" w:eastAsia="Candara" w:hAnsi="Candara" w:cs="Candara"/>
          <w:color w:val="000000"/>
          <w:szCs w:val="24"/>
          <w:lang w:val="en-US"/>
        </w:rPr>
        <w:t xml:space="preserve"> dan </w:t>
      </w:r>
      <w:proofErr w:type="spellStart"/>
      <w:r w:rsidRPr="000D1878">
        <w:rPr>
          <w:rFonts w:ascii="Candara" w:eastAsia="Candara" w:hAnsi="Candara" w:cs="Candara"/>
          <w:color w:val="000000"/>
          <w:szCs w:val="24"/>
          <w:lang w:val="en-US"/>
        </w:rPr>
        <w:t>mahasisw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etapi</w:t>
      </w:r>
      <w:proofErr w:type="spellEnd"/>
      <w:r w:rsidRPr="000D1878">
        <w:rPr>
          <w:rFonts w:ascii="Candara" w:eastAsia="Candara" w:hAnsi="Candara" w:cs="Candara"/>
          <w:color w:val="000000"/>
          <w:szCs w:val="24"/>
          <w:lang w:val="en-US"/>
        </w:rPr>
        <w:t xml:space="preserve"> juga </w:t>
      </w:r>
      <w:proofErr w:type="spellStart"/>
      <w:r w:rsidRPr="000D1878">
        <w:rPr>
          <w:rFonts w:ascii="Candara" w:eastAsia="Candara" w:hAnsi="Candara" w:cs="Candara"/>
          <w:color w:val="000000"/>
          <w:szCs w:val="24"/>
          <w:lang w:val="en-US"/>
        </w:rPr>
        <w:t>mendorong</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olabora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uga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elompo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yebar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ater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mbelajar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rt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isku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kademi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cara</w:t>
      </w:r>
      <w:proofErr w:type="spellEnd"/>
      <w:r w:rsidRPr="000D1878">
        <w:rPr>
          <w:rFonts w:ascii="Candara" w:eastAsia="Candara" w:hAnsi="Candara" w:cs="Candara"/>
          <w:color w:val="000000"/>
          <w:szCs w:val="24"/>
          <w:lang w:val="en-US"/>
        </w:rPr>
        <w:t xml:space="preserve"> daring. Hal </w:t>
      </w:r>
      <w:proofErr w:type="spellStart"/>
      <w:r w:rsidRPr="000D1878">
        <w:rPr>
          <w:rFonts w:ascii="Candara" w:eastAsia="Candara" w:hAnsi="Candara" w:cs="Candara"/>
          <w:color w:val="000000"/>
          <w:szCs w:val="24"/>
          <w:lang w:val="en-US"/>
        </w:rPr>
        <w:t>in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unjukk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ahwa</w:t>
      </w:r>
      <w:proofErr w:type="spellEnd"/>
      <w:r w:rsidRPr="000D1878">
        <w:rPr>
          <w:rFonts w:ascii="Candara" w:eastAsia="Candara" w:hAnsi="Candara" w:cs="Candara"/>
          <w:color w:val="000000"/>
          <w:szCs w:val="24"/>
          <w:lang w:val="en-US"/>
        </w:rPr>
        <w:t xml:space="preserve"> media </w:t>
      </w:r>
      <w:proofErr w:type="spellStart"/>
      <w:r w:rsidRPr="000D1878">
        <w:rPr>
          <w:rFonts w:ascii="Candara" w:eastAsia="Candara" w:hAnsi="Candara" w:cs="Candara"/>
          <w:color w:val="000000"/>
          <w:szCs w:val="24"/>
          <w:lang w:val="en-US"/>
        </w:rPr>
        <w:t>sosial</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ilik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ran</w:t>
      </w:r>
      <w:proofErr w:type="spellEnd"/>
      <w:r w:rsidRPr="000D1878">
        <w:rPr>
          <w:rFonts w:ascii="Candara" w:eastAsia="Candara" w:hAnsi="Candara" w:cs="Candara"/>
          <w:color w:val="000000"/>
          <w:szCs w:val="24"/>
          <w:lang w:val="en-US"/>
        </w:rPr>
        <w:t xml:space="preserve"> yang </w:t>
      </w:r>
      <w:proofErr w:type="spellStart"/>
      <w:r w:rsidRPr="000D1878">
        <w:rPr>
          <w:rFonts w:ascii="Candara" w:eastAsia="Candara" w:hAnsi="Candara" w:cs="Candara"/>
          <w:color w:val="000000"/>
          <w:szCs w:val="24"/>
          <w:lang w:val="en-US"/>
        </w:rPr>
        <w:t>signifik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jag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esinambung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ktivita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endidikan</w:t>
      </w:r>
      <w:proofErr w:type="spellEnd"/>
      <w:r w:rsidRPr="000D1878">
        <w:rPr>
          <w:rFonts w:ascii="Candara" w:eastAsia="Candara" w:hAnsi="Candara" w:cs="Candara"/>
          <w:color w:val="000000"/>
          <w:szCs w:val="24"/>
          <w:lang w:val="en-US"/>
        </w:rPr>
        <w:t xml:space="preserve"> di </w:t>
      </w:r>
      <w:proofErr w:type="spellStart"/>
      <w:r w:rsidRPr="000D1878">
        <w:rPr>
          <w:rFonts w:ascii="Candara" w:eastAsia="Candara" w:hAnsi="Candara" w:cs="Candara"/>
          <w:color w:val="000000"/>
          <w:szCs w:val="24"/>
          <w:lang w:val="en-US"/>
        </w:rPr>
        <w:t>tengah</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eterbatas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interaks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fisik</w:t>
      </w:r>
      <w:proofErr w:type="spellEnd"/>
      <w:r w:rsidRPr="000D1878">
        <w:rPr>
          <w:rFonts w:ascii="Candara" w:eastAsia="Candara" w:hAnsi="Candara" w:cs="Candara"/>
          <w:color w:val="000000"/>
          <w:szCs w:val="24"/>
          <w:lang w:val="en-US"/>
        </w:rPr>
        <w:t>.</w:t>
      </w:r>
    </w:p>
    <w:p w14:paraId="3D14206D" w14:textId="77777777" w:rsidR="001415CD" w:rsidRPr="009A7EF2" w:rsidRDefault="001415CD" w:rsidP="001415CD">
      <w:pPr>
        <w:pBdr>
          <w:top w:val="nil"/>
          <w:left w:val="nil"/>
          <w:bottom w:val="nil"/>
          <w:right w:val="nil"/>
          <w:between w:val="nil"/>
        </w:pBdr>
        <w:spacing w:before="120" w:after="120" w:line="240" w:lineRule="auto"/>
        <w:ind w:firstLine="720"/>
        <w:rPr>
          <w:rFonts w:ascii="Candara" w:eastAsia="Candara" w:hAnsi="Candara" w:cs="Candara"/>
          <w:color w:val="000000"/>
          <w:szCs w:val="24"/>
          <w:lang w:val="nb-NO"/>
        </w:rPr>
      </w:pPr>
      <w:proofErr w:type="spellStart"/>
      <w:r w:rsidRPr="000D1878">
        <w:rPr>
          <w:rFonts w:ascii="Candara" w:eastAsia="Candara" w:hAnsi="Candara" w:cs="Candara"/>
          <w:color w:val="000000"/>
          <w:szCs w:val="24"/>
          <w:lang w:val="en-US"/>
        </w:rPr>
        <w:t>Deng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emiki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eknolog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ida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hanya</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erpera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sebaga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alat</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bantu</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etapi</w:t>
      </w:r>
      <w:proofErr w:type="spellEnd"/>
      <w:r w:rsidRPr="000D1878">
        <w:rPr>
          <w:rFonts w:ascii="Candara" w:eastAsia="Candara" w:hAnsi="Candara" w:cs="Candara"/>
          <w:color w:val="000000"/>
          <w:szCs w:val="24"/>
          <w:lang w:val="en-US"/>
        </w:rPr>
        <w:t xml:space="preserve"> juga </w:t>
      </w:r>
      <w:proofErr w:type="spellStart"/>
      <w:r w:rsidRPr="000D1878">
        <w:rPr>
          <w:rFonts w:ascii="Candara" w:eastAsia="Candara" w:hAnsi="Candara" w:cs="Candara"/>
          <w:color w:val="000000"/>
          <w:szCs w:val="24"/>
          <w:lang w:val="en-US"/>
        </w:rPr>
        <w:t>sebaga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katalis</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mbentuk</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ahasiswa</w:t>
      </w:r>
      <w:proofErr w:type="spellEnd"/>
      <w:r w:rsidRPr="000D1878">
        <w:rPr>
          <w:rFonts w:ascii="Candara" w:eastAsia="Candara" w:hAnsi="Candara" w:cs="Candara"/>
          <w:color w:val="000000"/>
          <w:szCs w:val="24"/>
          <w:lang w:val="en-US"/>
        </w:rPr>
        <w:t xml:space="preserve"> yang </w:t>
      </w:r>
      <w:proofErr w:type="spellStart"/>
      <w:r w:rsidRPr="000D1878">
        <w:rPr>
          <w:rFonts w:ascii="Candara" w:eastAsia="Candara" w:hAnsi="Candara" w:cs="Candara"/>
          <w:color w:val="000000"/>
          <w:szCs w:val="24"/>
          <w:lang w:val="en-US"/>
        </w:rPr>
        <w:t>adaptif</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produktif</w:t>
      </w:r>
      <w:proofErr w:type="spellEnd"/>
      <w:r w:rsidRPr="000D1878">
        <w:rPr>
          <w:rFonts w:ascii="Candara" w:eastAsia="Candara" w:hAnsi="Candara" w:cs="Candara"/>
          <w:color w:val="000000"/>
          <w:szCs w:val="24"/>
          <w:lang w:val="en-US"/>
        </w:rPr>
        <w:t xml:space="preserve">, dan </w:t>
      </w:r>
      <w:proofErr w:type="spellStart"/>
      <w:r w:rsidRPr="000D1878">
        <w:rPr>
          <w:rFonts w:ascii="Candara" w:eastAsia="Candara" w:hAnsi="Candara" w:cs="Candara"/>
          <w:color w:val="000000"/>
          <w:szCs w:val="24"/>
          <w:lang w:val="en-US"/>
        </w:rPr>
        <w:t>kompeten</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dalam</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menghadapi</w:t>
      </w:r>
      <w:proofErr w:type="spellEnd"/>
      <w:r w:rsidRPr="000D1878">
        <w:rPr>
          <w:rFonts w:ascii="Candara" w:eastAsia="Candara" w:hAnsi="Candara" w:cs="Candara"/>
          <w:color w:val="000000"/>
          <w:szCs w:val="24"/>
          <w:lang w:val="en-US"/>
        </w:rPr>
        <w:t xml:space="preserve"> </w:t>
      </w:r>
      <w:proofErr w:type="spellStart"/>
      <w:r w:rsidRPr="000D1878">
        <w:rPr>
          <w:rFonts w:ascii="Candara" w:eastAsia="Candara" w:hAnsi="Candara" w:cs="Candara"/>
          <w:color w:val="000000"/>
          <w:szCs w:val="24"/>
          <w:lang w:val="en-US"/>
        </w:rPr>
        <w:t>tantangan</w:t>
      </w:r>
      <w:proofErr w:type="spellEnd"/>
      <w:r w:rsidRPr="000D1878">
        <w:rPr>
          <w:rFonts w:ascii="Candara" w:eastAsia="Candara" w:hAnsi="Candara" w:cs="Candara"/>
          <w:color w:val="000000"/>
          <w:szCs w:val="24"/>
          <w:lang w:val="en-US"/>
        </w:rPr>
        <w:t xml:space="preserve"> global di dunia </w:t>
      </w:r>
      <w:proofErr w:type="spellStart"/>
      <w:r w:rsidRPr="000D1878">
        <w:rPr>
          <w:rFonts w:ascii="Candara" w:eastAsia="Candara" w:hAnsi="Candara" w:cs="Candara"/>
          <w:color w:val="000000"/>
          <w:szCs w:val="24"/>
          <w:lang w:val="en-US"/>
        </w:rPr>
        <w:t>pendidikan</w:t>
      </w:r>
      <w:proofErr w:type="spellEnd"/>
      <w:r w:rsidRPr="000D1878">
        <w:rPr>
          <w:rFonts w:ascii="Candara" w:eastAsia="Candara" w:hAnsi="Candara" w:cs="Candara"/>
          <w:color w:val="000000"/>
          <w:szCs w:val="24"/>
          <w:lang w:val="en-US"/>
        </w:rPr>
        <w:t xml:space="preserve"> dan </w:t>
      </w:r>
      <w:proofErr w:type="spellStart"/>
      <w:r w:rsidRPr="000D1878">
        <w:rPr>
          <w:rFonts w:ascii="Candara" w:eastAsia="Candara" w:hAnsi="Candara" w:cs="Candara"/>
          <w:color w:val="000000"/>
          <w:szCs w:val="24"/>
          <w:lang w:val="en-US"/>
        </w:rPr>
        <w:t>riset</w:t>
      </w:r>
      <w:proofErr w:type="spellEnd"/>
      <w:r w:rsidRPr="000D1878">
        <w:rPr>
          <w:rFonts w:ascii="Candara" w:eastAsia="Candara" w:hAnsi="Candara" w:cs="Candara"/>
          <w:color w:val="000000"/>
          <w:szCs w:val="24"/>
          <w:lang w:val="en-US"/>
        </w:rPr>
        <w:t xml:space="preserve">. </w:t>
      </w:r>
      <w:r w:rsidRPr="009A7EF2">
        <w:rPr>
          <w:rFonts w:ascii="Candara" w:eastAsia="Candara" w:hAnsi="Candara" w:cs="Candara"/>
          <w:color w:val="000000"/>
          <w:szCs w:val="24"/>
          <w:lang w:val="nb-NO"/>
        </w:rPr>
        <w:fldChar w:fldCharType="begin"/>
      </w:r>
      <w:r w:rsidRPr="000D1878">
        <w:rPr>
          <w:rFonts w:ascii="Candara" w:eastAsia="Candara" w:hAnsi="Candara" w:cs="Candara"/>
          <w:color w:val="000000"/>
          <w:szCs w:val="24"/>
          <w:lang w:val="en-US"/>
        </w:rPr>
        <w:instrText xml:space="preserve"> ADDIN ZOTERO_ITEM CSL_CITATION {"citationID":"YkfFnXQZ","properties":{"formattedCitation":"(Sugiarti, 2024)","plainCitation":"(Sugiarti, 2024)","noteIndex":0},"citationItems":[{"id":87,"uris":["http://zotero.org/users/17162658/items/XJMZVPDP"],"itemData":{"id":87,"type":"article-journal","container-title":"PT. Pawitra Baskara Abadi Astana Jabal Sirr, Mojokerto Jawa Timur","title":"Integrasi Teknologi Benar-benar memberikan manfaat yang maksimal bagi pembelajaran","URL":"http://repository.uin-malang.ac.id/19411/","author":[{"family":"Sugiarti","given":"Tutut"}],"issued":{"date-parts":[["2024"]]}}}],"schema":"https://github.com/citation-style-language/schema/raw/master/csl-citation.json"} </w:instrText>
      </w:r>
      <w:r w:rsidRPr="009A7EF2">
        <w:rPr>
          <w:rFonts w:ascii="Candara" w:eastAsia="Candara" w:hAnsi="Candara" w:cs="Candara"/>
          <w:color w:val="000000"/>
          <w:szCs w:val="24"/>
          <w:lang w:val="nb-NO"/>
        </w:rPr>
        <w:fldChar w:fldCharType="separate"/>
      </w:r>
      <w:r w:rsidRPr="009A7EF2">
        <w:rPr>
          <w:rFonts w:ascii="Candara" w:eastAsia="Candara" w:hAnsi="Candara" w:cs="Candara"/>
          <w:color w:val="000000"/>
          <w:szCs w:val="24"/>
          <w:lang w:val="nb-NO"/>
        </w:rPr>
        <w:t>(Sugiarti, 2024)</w:t>
      </w:r>
      <w:r w:rsidRPr="009A7EF2">
        <w:rPr>
          <w:rFonts w:ascii="Candara" w:eastAsia="Candara" w:hAnsi="Candara" w:cs="Candara"/>
          <w:color w:val="000000"/>
          <w:szCs w:val="24"/>
          <w:lang w:val="nb-NO"/>
        </w:rPr>
        <w:fldChar w:fldCharType="end"/>
      </w:r>
      <w:r w:rsidRPr="009A7EF2">
        <w:rPr>
          <w:rFonts w:ascii="Candara" w:eastAsia="Candara" w:hAnsi="Candara" w:cs="Candara"/>
          <w:color w:val="000000"/>
          <w:szCs w:val="24"/>
          <w:lang w:val="nb-NO"/>
        </w:rPr>
        <w:t>menyatakan bahwa integrasi teknologi dalam dunia pendidikan mampu memberikan manfaat yang maksimal, terutama dalam meningkatkan efektivitas, efisiensi, dan kualitas proses pembelajaran.</w:t>
      </w:r>
    </w:p>
    <w:p w14:paraId="0AC1DD1E" w14:textId="3AA1FD37" w:rsidR="00103778" w:rsidRPr="001415CD" w:rsidRDefault="00B70A90" w:rsidP="00103778">
      <w:pPr>
        <w:pStyle w:val="Heading1"/>
        <w:keepNext w:val="0"/>
        <w:widowControl w:val="0"/>
        <w:spacing w:after="240" w:line="240" w:lineRule="auto"/>
        <w:jc w:val="left"/>
        <w:rPr>
          <w:rFonts w:ascii="Candara" w:hAnsi="Candara" w:cstheme="majorBidi"/>
          <w:b w:val="0"/>
          <w:bCs/>
          <w:caps w:val="0"/>
          <w:color w:val="000000" w:themeColor="text1"/>
          <w:sz w:val="28"/>
          <w:szCs w:val="28"/>
          <w:lang w:val="en-US"/>
        </w:rPr>
      </w:pPr>
      <w:r w:rsidRPr="001415CD">
        <w:rPr>
          <w:rFonts w:ascii="Candara" w:hAnsi="Candara" w:cstheme="majorBidi"/>
          <w:caps w:val="0"/>
          <w:color w:val="000000" w:themeColor="text1"/>
          <w:sz w:val="28"/>
          <w:szCs w:val="28"/>
          <w:lang w:val="en-US"/>
        </w:rPr>
        <w:t>Kesimpulan dan Saran</w:t>
      </w:r>
    </w:p>
    <w:p w14:paraId="607BCF9E" w14:textId="6E6EBAFD" w:rsidR="001415CD" w:rsidRPr="00F44F0D" w:rsidRDefault="00F44F0D" w:rsidP="001415CD">
      <w:pPr>
        <w:pBdr>
          <w:top w:val="nil"/>
          <w:left w:val="nil"/>
          <w:bottom w:val="nil"/>
          <w:right w:val="nil"/>
          <w:between w:val="nil"/>
        </w:pBdr>
        <w:spacing w:before="120" w:after="120" w:line="240" w:lineRule="auto"/>
        <w:rPr>
          <w:rFonts w:ascii="Candara" w:eastAsia="Candara" w:hAnsi="Candara" w:cs="Candara"/>
          <w:b/>
          <w:bCs/>
          <w:color w:val="000000"/>
          <w:szCs w:val="24"/>
          <w:lang w:val="en-US"/>
        </w:rPr>
      </w:pPr>
      <w:r w:rsidRPr="00F44F0D">
        <w:rPr>
          <w:rFonts w:ascii="Candara" w:eastAsia="Candara" w:hAnsi="Candara" w:cs="Candara"/>
          <w:b/>
          <w:bCs/>
          <w:color w:val="000000"/>
          <w:szCs w:val="24"/>
          <w:lang w:val="en-US"/>
        </w:rPr>
        <w:t xml:space="preserve">Kesimpulan </w:t>
      </w:r>
    </w:p>
    <w:p w14:paraId="201FC3D4" w14:textId="4E20EEF3" w:rsidR="001415CD" w:rsidRDefault="001415CD" w:rsidP="001415CD">
      <w:pPr>
        <w:pBdr>
          <w:top w:val="nil"/>
          <w:left w:val="nil"/>
          <w:bottom w:val="nil"/>
          <w:right w:val="nil"/>
          <w:between w:val="nil"/>
        </w:pBdr>
        <w:spacing w:before="120" w:after="120" w:line="240" w:lineRule="auto"/>
        <w:ind w:firstLine="720"/>
        <w:rPr>
          <w:rFonts w:ascii="Candara" w:eastAsia="Candara" w:hAnsi="Candara" w:cs="Candara"/>
          <w:color w:val="000000"/>
          <w:szCs w:val="24"/>
          <w:lang w:val="nb-NO"/>
        </w:rPr>
      </w:pPr>
      <w:proofErr w:type="spellStart"/>
      <w:r w:rsidRPr="00F44F0D">
        <w:rPr>
          <w:rFonts w:ascii="Candara" w:eastAsia="Candara" w:hAnsi="Candara" w:cs="Candara"/>
          <w:color w:val="000000"/>
          <w:szCs w:val="24"/>
          <w:lang w:val="en-US"/>
        </w:rPr>
        <w:t>Berdasarkan</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temuan</w:t>
      </w:r>
      <w:proofErr w:type="spellEnd"/>
      <w:r w:rsidRPr="00F44F0D">
        <w:rPr>
          <w:rFonts w:ascii="Candara" w:eastAsia="Candara" w:hAnsi="Candara" w:cs="Candara"/>
          <w:color w:val="000000"/>
          <w:szCs w:val="24"/>
          <w:lang w:val="en-US"/>
        </w:rPr>
        <w:t xml:space="preserve"> yang </w:t>
      </w:r>
      <w:proofErr w:type="spellStart"/>
      <w:r w:rsidRPr="00F44F0D">
        <w:rPr>
          <w:rFonts w:ascii="Candara" w:eastAsia="Candara" w:hAnsi="Candara" w:cs="Candara"/>
          <w:color w:val="000000"/>
          <w:szCs w:val="24"/>
          <w:lang w:val="en-US"/>
        </w:rPr>
        <w:t>ada</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dapat</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disimpulkan</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bahwa</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tidak</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terdapat</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hubungan</w:t>
      </w:r>
      <w:proofErr w:type="spellEnd"/>
      <w:r w:rsidRPr="00F44F0D">
        <w:rPr>
          <w:rFonts w:ascii="Candara" w:eastAsia="Candara" w:hAnsi="Candara" w:cs="Candara"/>
          <w:color w:val="000000"/>
          <w:szCs w:val="24"/>
          <w:lang w:val="en-US"/>
        </w:rPr>
        <w:t xml:space="preserve"> yang </w:t>
      </w:r>
      <w:proofErr w:type="spellStart"/>
      <w:r w:rsidRPr="00F44F0D">
        <w:rPr>
          <w:rFonts w:ascii="Candara" w:eastAsia="Candara" w:hAnsi="Candara" w:cs="Candara"/>
          <w:color w:val="000000"/>
          <w:szCs w:val="24"/>
          <w:lang w:val="en-US"/>
        </w:rPr>
        <w:t>signifikan</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antara</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intensitas</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penggunaan</w:t>
      </w:r>
      <w:proofErr w:type="spellEnd"/>
      <w:r w:rsidRPr="00F44F0D">
        <w:rPr>
          <w:rFonts w:ascii="Candara" w:eastAsia="Candara" w:hAnsi="Candara" w:cs="Candara"/>
          <w:color w:val="000000"/>
          <w:szCs w:val="24"/>
          <w:lang w:val="en-US"/>
        </w:rPr>
        <w:t xml:space="preserve"> media </w:t>
      </w:r>
      <w:proofErr w:type="spellStart"/>
      <w:r w:rsidRPr="00F44F0D">
        <w:rPr>
          <w:rFonts w:ascii="Candara" w:eastAsia="Candara" w:hAnsi="Candara" w:cs="Candara"/>
          <w:color w:val="000000"/>
          <w:szCs w:val="24"/>
          <w:lang w:val="en-US"/>
        </w:rPr>
        <w:t>sosial</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dengan</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tingkat</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produktivitas</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akademik</w:t>
      </w:r>
      <w:proofErr w:type="spellEnd"/>
      <w:r w:rsidRPr="00F44F0D">
        <w:rPr>
          <w:rFonts w:ascii="Candara" w:eastAsia="Candara" w:hAnsi="Candara" w:cs="Candara"/>
          <w:color w:val="000000"/>
          <w:szCs w:val="24"/>
          <w:lang w:val="en-US"/>
        </w:rPr>
        <w:t xml:space="preserve"> </w:t>
      </w:r>
      <w:proofErr w:type="spellStart"/>
      <w:r w:rsidRPr="00F44F0D">
        <w:rPr>
          <w:rFonts w:ascii="Candara" w:eastAsia="Candara" w:hAnsi="Candara" w:cs="Candara"/>
          <w:color w:val="000000"/>
          <w:szCs w:val="24"/>
          <w:lang w:val="en-US"/>
        </w:rPr>
        <w:t>mahasiswa</w:t>
      </w:r>
      <w:proofErr w:type="spellEnd"/>
      <w:r w:rsidRPr="00F44F0D">
        <w:rPr>
          <w:rFonts w:ascii="Candara" w:eastAsia="Candara" w:hAnsi="Candara" w:cs="Candara"/>
          <w:color w:val="000000"/>
          <w:szCs w:val="24"/>
          <w:lang w:val="en-US"/>
        </w:rPr>
        <w:t xml:space="preserve">. </w:t>
      </w:r>
      <w:r w:rsidRPr="000277F9">
        <w:rPr>
          <w:rFonts w:ascii="Candara" w:eastAsia="Candara" w:hAnsi="Candara" w:cs="Candara"/>
          <w:color w:val="000000"/>
          <w:szCs w:val="24"/>
          <w:lang w:val="nb-NO"/>
        </w:rPr>
        <w:t>Meskipun demikian, media sosial tetap memberikan kontribusi positif, khususnya dalam memfasilitasi pertukaran informasi melalui literatur daring serta memberikan kemudahan akses terhadap pengetahuan yang memperluas wawasan mahasiswa. Media sosial juga dimanfaatkan sebagai sarana untuk berbagi dan bertukar materi pembelajaran, mencari informasi akademik, serta memperdalam pemahaman terhadap topik yang diajarkan. Namun di sisi lain, penggunaan media sosial yang tidak terkontrol dapat menimbulkan dampak negatif, seperti kecanduan serta potensi penyalahgunaan, misalnya penyebaran informasi yang tidak valid atau hoaks</w:t>
      </w:r>
    </w:p>
    <w:p w14:paraId="3DC79D65" w14:textId="77777777" w:rsidR="001415CD" w:rsidRPr="007220FF" w:rsidRDefault="001415CD" w:rsidP="001415CD">
      <w:pPr>
        <w:pBdr>
          <w:top w:val="nil"/>
          <w:left w:val="nil"/>
          <w:bottom w:val="nil"/>
          <w:right w:val="nil"/>
          <w:between w:val="nil"/>
        </w:pBdr>
        <w:spacing w:before="120" w:after="120" w:line="240" w:lineRule="auto"/>
        <w:rPr>
          <w:rFonts w:ascii="Candara" w:eastAsia="Candara" w:hAnsi="Candara" w:cs="Candara"/>
          <w:b/>
          <w:color w:val="000000"/>
          <w:szCs w:val="24"/>
          <w:lang w:val="nb-NO"/>
        </w:rPr>
      </w:pPr>
      <w:r w:rsidRPr="007220FF">
        <w:rPr>
          <w:rFonts w:ascii="Candara" w:eastAsia="Candara" w:hAnsi="Candara" w:cs="Candara"/>
          <w:b/>
          <w:color w:val="000000"/>
          <w:szCs w:val="24"/>
          <w:lang w:val="nb-NO"/>
        </w:rPr>
        <w:t>Saran</w:t>
      </w:r>
    </w:p>
    <w:p w14:paraId="2DEDF127" w14:textId="77777777" w:rsidR="001415CD" w:rsidRDefault="001415CD" w:rsidP="001415CD">
      <w:pPr>
        <w:pBdr>
          <w:top w:val="nil"/>
          <w:left w:val="nil"/>
          <w:bottom w:val="nil"/>
          <w:right w:val="nil"/>
          <w:between w:val="nil"/>
        </w:pBdr>
        <w:spacing w:before="120" w:after="120" w:line="240" w:lineRule="auto"/>
        <w:ind w:firstLine="567"/>
        <w:rPr>
          <w:rFonts w:ascii="Candara" w:eastAsia="Candara" w:hAnsi="Candara" w:cs="Candara"/>
          <w:color w:val="000000"/>
          <w:szCs w:val="24"/>
          <w:lang w:val="nb-NO"/>
        </w:rPr>
      </w:pPr>
      <w:r w:rsidRPr="007220FF">
        <w:rPr>
          <w:rFonts w:ascii="Candara" w:eastAsia="Candara" w:hAnsi="Candara" w:cs="Candara"/>
          <w:color w:val="000000"/>
          <w:szCs w:val="24"/>
          <w:lang w:val="nb-NO"/>
        </w:rPr>
        <w:t>Pada dasarnya, jika akses terhadap penggunaan media sosial tidak dikontrol dengan baik, maka dapat mengakibatkan seseorang menjadi kecanduan terhadap smartphone-nya, atau yang biasa disebut dengan smartphone addiction. Walaupun tidak terdapat pengaruh hubungan yang signifikan antara penggunaan media sosial dan produktivitas mahasiswa, diharapkan para mahasiswa tetap berhati – hati dalam menggunakan media sosial. Manfaatkan media sosial untuk tujuan pendidikan dengan optimal, dan jauhi konten tidak produktif yang tidak mendukung pembelajaran dan pengembangan diri sehingga dapat memicu stres ataupun kecemasan. Dengan menggunakan media sosial sebagai sarana pembelajaran yang bijak, mahasiswa dapat memaksimalkan potensi pembelajaran yang positif sehingga produktivitas akademis nya tidak terkorbankan.</w:t>
      </w:r>
    </w:p>
    <w:p w14:paraId="738D7714" w14:textId="77777777" w:rsidR="00900EC9" w:rsidRPr="007220FF" w:rsidRDefault="00900EC9" w:rsidP="001415CD">
      <w:pPr>
        <w:pBdr>
          <w:top w:val="nil"/>
          <w:left w:val="nil"/>
          <w:bottom w:val="nil"/>
          <w:right w:val="nil"/>
          <w:between w:val="nil"/>
        </w:pBdr>
        <w:spacing w:before="120" w:after="120" w:line="240" w:lineRule="auto"/>
        <w:ind w:firstLine="567"/>
        <w:rPr>
          <w:rFonts w:ascii="Candara" w:eastAsia="Candara" w:hAnsi="Candara" w:cs="Candara"/>
          <w:color w:val="000000"/>
          <w:szCs w:val="24"/>
          <w:lang w:val="nb-NO"/>
        </w:rPr>
      </w:pPr>
    </w:p>
    <w:p w14:paraId="1DBBA886" w14:textId="17C310C0" w:rsidR="00624713" w:rsidRPr="00F44F0D" w:rsidRDefault="00675B52" w:rsidP="00F44F0D">
      <w:pPr>
        <w:pStyle w:val="Heading1"/>
        <w:keepNext w:val="0"/>
        <w:widowControl w:val="0"/>
        <w:spacing w:after="240" w:line="240" w:lineRule="auto"/>
        <w:jc w:val="left"/>
        <w:rPr>
          <w:rFonts w:ascii="Candara" w:hAnsi="Candara" w:cstheme="majorBidi"/>
          <w:szCs w:val="24"/>
          <w:lang w:val="nb-NO"/>
        </w:rPr>
      </w:pPr>
      <w:r w:rsidRPr="00F44F0D">
        <w:rPr>
          <w:rFonts w:ascii="Candara" w:hAnsi="Candara" w:cstheme="majorBidi"/>
          <w:caps w:val="0"/>
          <w:color w:val="000000" w:themeColor="text1"/>
          <w:sz w:val="28"/>
          <w:szCs w:val="28"/>
          <w:lang w:val="nb-NO"/>
        </w:rPr>
        <w:lastRenderedPageBreak/>
        <w:t xml:space="preserve">Daftar </w:t>
      </w:r>
      <w:r w:rsidR="00F44F0D" w:rsidRPr="00F44F0D">
        <w:rPr>
          <w:rFonts w:ascii="Candara" w:hAnsi="Candara" w:cstheme="majorBidi"/>
          <w:caps w:val="0"/>
          <w:color w:val="000000" w:themeColor="text1"/>
          <w:sz w:val="28"/>
          <w:szCs w:val="28"/>
          <w:lang w:val="nb-NO"/>
        </w:rPr>
        <w:t>Pustaka</w:t>
      </w:r>
    </w:p>
    <w:p w14:paraId="0CB4A5A4" w14:textId="77777777" w:rsidR="00F44F0D" w:rsidRPr="000D1878" w:rsidRDefault="00F44F0D" w:rsidP="00F44F0D">
      <w:pPr>
        <w:pStyle w:val="Bibliography"/>
        <w:spacing w:before="0" w:line="240" w:lineRule="auto"/>
        <w:rPr>
          <w:rFonts w:ascii="Candara" w:hAnsi="Candara" w:cs="Calibri"/>
          <w:szCs w:val="24"/>
          <w:lang w:val="nb-NO"/>
        </w:rPr>
      </w:pPr>
      <w:r w:rsidRPr="00745FB8">
        <w:rPr>
          <w:rFonts w:ascii="Candara" w:hAnsi="Candara"/>
          <w:szCs w:val="24"/>
        </w:rPr>
        <w:fldChar w:fldCharType="begin"/>
      </w:r>
      <w:r w:rsidRPr="007220FF">
        <w:rPr>
          <w:rFonts w:ascii="Candara" w:hAnsi="Candara"/>
          <w:szCs w:val="24"/>
          <w:lang w:val="nb-NO"/>
        </w:rPr>
        <w:instrText xml:space="preserve"> ADDIN ZOTERO_BIBL {"uncited":[],"omitted":[],"custom":[]} CSL_BIBLIOGRAPHY </w:instrText>
      </w:r>
      <w:r w:rsidRPr="00745FB8">
        <w:rPr>
          <w:rFonts w:ascii="Candara" w:hAnsi="Candara"/>
          <w:szCs w:val="24"/>
        </w:rPr>
        <w:fldChar w:fldCharType="separate"/>
      </w:r>
      <w:r w:rsidRPr="007220FF">
        <w:rPr>
          <w:rFonts w:ascii="Candara" w:hAnsi="Candara" w:cs="Calibri"/>
          <w:szCs w:val="24"/>
          <w:lang w:val="nb-NO"/>
        </w:rPr>
        <w:t xml:space="preserve">Ainiyah, N. (2017). Membangun penguatan budaya literasi media dan informasi dalam dunia pendidikan. </w:t>
      </w:r>
      <w:r w:rsidRPr="000D1878">
        <w:rPr>
          <w:rFonts w:ascii="Candara" w:hAnsi="Candara" w:cs="Calibri"/>
          <w:i/>
          <w:iCs/>
          <w:szCs w:val="24"/>
          <w:lang w:val="nb-NO"/>
        </w:rPr>
        <w:t>Jurnal Pendidikan Islam Indonesia</w:t>
      </w:r>
      <w:r w:rsidRPr="000D1878">
        <w:rPr>
          <w:rFonts w:ascii="Candara" w:hAnsi="Candara" w:cs="Calibri"/>
          <w:szCs w:val="24"/>
          <w:lang w:val="nb-NO"/>
        </w:rPr>
        <w:t xml:space="preserve">, </w:t>
      </w:r>
      <w:r w:rsidRPr="000D1878">
        <w:rPr>
          <w:rFonts w:ascii="Candara" w:hAnsi="Candara" w:cs="Calibri"/>
          <w:i/>
          <w:iCs/>
          <w:szCs w:val="24"/>
          <w:lang w:val="nb-NO"/>
        </w:rPr>
        <w:t>2</w:t>
      </w:r>
      <w:r w:rsidRPr="000D1878">
        <w:rPr>
          <w:rFonts w:ascii="Candara" w:hAnsi="Candara" w:cs="Calibri"/>
          <w:szCs w:val="24"/>
          <w:lang w:val="nb-NO"/>
        </w:rPr>
        <w:t>(1), 65–77.</w:t>
      </w:r>
    </w:p>
    <w:p w14:paraId="09432CF8" w14:textId="77777777" w:rsidR="00F44F0D" w:rsidRPr="000D1878" w:rsidRDefault="00F44F0D" w:rsidP="00F44F0D">
      <w:pPr>
        <w:pStyle w:val="Bibliography"/>
        <w:spacing w:before="0" w:line="240" w:lineRule="auto"/>
        <w:rPr>
          <w:rFonts w:ascii="Candara" w:hAnsi="Candara" w:cs="Calibri"/>
          <w:szCs w:val="24"/>
          <w:lang w:val="it-IT"/>
        </w:rPr>
      </w:pPr>
      <w:r w:rsidRPr="000D1878">
        <w:rPr>
          <w:rFonts w:ascii="Candara" w:hAnsi="Candara" w:cs="Calibri"/>
          <w:szCs w:val="24"/>
          <w:lang w:val="nb-NO"/>
        </w:rPr>
        <w:t xml:space="preserve">Andiarna, F., Widayanti, L. P., Hidayati, I., &amp; Agustina, E. (2020). </w:t>
      </w:r>
      <w:r w:rsidRPr="00745FB8">
        <w:rPr>
          <w:rFonts w:ascii="Candara" w:hAnsi="Candara" w:cs="Calibri"/>
          <w:szCs w:val="24"/>
          <w:lang w:val="nb-NO"/>
        </w:rPr>
        <w:t xml:space="preserve">Analisis penggunaan media sosial terhadap kejadian insomnia pada mahasiswa. </w:t>
      </w:r>
      <w:r w:rsidRPr="000D1878">
        <w:rPr>
          <w:rFonts w:ascii="Candara" w:hAnsi="Candara" w:cs="Calibri"/>
          <w:i/>
          <w:iCs/>
          <w:szCs w:val="24"/>
          <w:lang w:val="it-IT"/>
        </w:rPr>
        <w:t>PROFESI (ProfesionalIslam): Media Publikasi Penelitian</w:t>
      </w:r>
      <w:r w:rsidRPr="000D1878">
        <w:rPr>
          <w:rFonts w:ascii="Candara" w:hAnsi="Candara" w:cs="Calibri"/>
          <w:szCs w:val="24"/>
          <w:lang w:val="it-IT"/>
        </w:rPr>
        <w:t xml:space="preserve">, </w:t>
      </w:r>
      <w:r w:rsidRPr="000D1878">
        <w:rPr>
          <w:rFonts w:ascii="Candara" w:hAnsi="Candara" w:cs="Calibri"/>
          <w:i/>
          <w:iCs/>
          <w:szCs w:val="24"/>
          <w:lang w:val="it-IT"/>
        </w:rPr>
        <w:t>17</w:t>
      </w:r>
      <w:r w:rsidRPr="000D1878">
        <w:rPr>
          <w:rFonts w:ascii="Candara" w:hAnsi="Candara" w:cs="Calibri"/>
          <w:szCs w:val="24"/>
          <w:lang w:val="it-IT"/>
        </w:rPr>
        <w:t>(2), 37–42.</w:t>
      </w:r>
    </w:p>
    <w:p w14:paraId="7120D5E5" w14:textId="77777777" w:rsidR="00F44F0D" w:rsidRPr="000D1878" w:rsidRDefault="00F44F0D" w:rsidP="00F44F0D">
      <w:pPr>
        <w:pStyle w:val="Bibliography"/>
        <w:spacing w:before="0" w:line="240" w:lineRule="auto"/>
        <w:rPr>
          <w:rFonts w:ascii="Candara" w:hAnsi="Candara" w:cs="Calibri"/>
          <w:szCs w:val="24"/>
          <w:lang w:val="it-IT"/>
        </w:rPr>
      </w:pPr>
      <w:r w:rsidRPr="000D1878">
        <w:rPr>
          <w:rFonts w:ascii="Candara" w:hAnsi="Candara" w:cs="Calibri"/>
          <w:szCs w:val="24"/>
          <w:lang w:val="it-IT"/>
        </w:rPr>
        <w:t xml:space="preserve">Dewi, R. (2009). Pengguna internet Indonesia didominasi remaja. </w:t>
      </w:r>
      <w:r w:rsidRPr="000D1878">
        <w:rPr>
          <w:rFonts w:ascii="Candara" w:hAnsi="Candara" w:cs="Calibri"/>
          <w:i/>
          <w:iCs/>
          <w:szCs w:val="24"/>
          <w:lang w:val="it-IT"/>
        </w:rPr>
        <w:t>Kompas (Online). Http://Nasional. Kompas. Com/Read/2009/0</w:t>
      </w:r>
      <w:r w:rsidRPr="000D1878">
        <w:rPr>
          <w:rFonts w:ascii="Candara" w:hAnsi="Candara" w:cs="Calibri"/>
          <w:szCs w:val="24"/>
          <w:lang w:val="it-IT"/>
        </w:rPr>
        <w:t xml:space="preserve">, </w:t>
      </w:r>
      <w:r w:rsidRPr="000D1878">
        <w:rPr>
          <w:rFonts w:ascii="Candara" w:hAnsi="Candara" w:cs="Calibri"/>
          <w:i/>
          <w:iCs/>
          <w:szCs w:val="24"/>
          <w:lang w:val="it-IT"/>
        </w:rPr>
        <w:t>3</w:t>
      </w:r>
      <w:r w:rsidRPr="000D1878">
        <w:rPr>
          <w:rFonts w:ascii="Candara" w:hAnsi="Candara" w:cs="Calibri"/>
          <w:szCs w:val="24"/>
          <w:lang w:val="it-IT"/>
        </w:rPr>
        <w:t>(20), 2028042.</w:t>
      </w:r>
    </w:p>
    <w:p w14:paraId="13BAAE0D" w14:textId="77777777" w:rsidR="00F44F0D" w:rsidRPr="00745FB8" w:rsidRDefault="00F44F0D" w:rsidP="00F44F0D">
      <w:pPr>
        <w:pStyle w:val="Bibliography"/>
        <w:spacing w:before="0" w:line="240" w:lineRule="auto"/>
        <w:rPr>
          <w:rFonts w:ascii="Candara" w:hAnsi="Candara" w:cs="Calibri"/>
          <w:szCs w:val="24"/>
          <w:lang w:val="nb-NO"/>
        </w:rPr>
      </w:pPr>
      <w:r w:rsidRPr="000D1878">
        <w:rPr>
          <w:rFonts w:ascii="Candara" w:hAnsi="Candara" w:cs="Calibri"/>
          <w:szCs w:val="24"/>
          <w:lang w:val="it-IT"/>
        </w:rPr>
        <w:t xml:space="preserve">Munawaroh, D. A. (2024). Peran Teknologi Pendidikan Dalam Mengembangkan Pembelajaran Bagi Peneliti Pemula Di Indonesia. </w:t>
      </w:r>
      <w:r w:rsidRPr="00745FB8">
        <w:rPr>
          <w:rFonts w:ascii="Candara" w:hAnsi="Candara" w:cs="Calibri"/>
          <w:i/>
          <w:iCs/>
          <w:szCs w:val="24"/>
          <w:lang w:val="nb-NO"/>
        </w:rPr>
        <w:t>Jurnal Teknologi Pembelajaran</w:t>
      </w:r>
      <w:r w:rsidRPr="00745FB8">
        <w:rPr>
          <w:rFonts w:ascii="Candara" w:hAnsi="Candara" w:cs="Calibri"/>
          <w:szCs w:val="24"/>
          <w:lang w:val="nb-NO"/>
        </w:rPr>
        <w:t>. http://repository.uin-malang.ac.id/21420/</w:t>
      </w:r>
    </w:p>
    <w:p w14:paraId="7BB3E5F0" w14:textId="77777777" w:rsidR="00F44F0D" w:rsidRPr="00745FB8" w:rsidRDefault="00F44F0D" w:rsidP="00F44F0D">
      <w:pPr>
        <w:pStyle w:val="Bibliography"/>
        <w:spacing w:before="0" w:line="240" w:lineRule="auto"/>
        <w:rPr>
          <w:rFonts w:ascii="Candara" w:hAnsi="Candara" w:cs="Calibri"/>
          <w:szCs w:val="24"/>
          <w:lang w:val="nb-NO"/>
        </w:rPr>
      </w:pPr>
      <w:r w:rsidRPr="00745FB8">
        <w:rPr>
          <w:rFonts w:ascii="Candara" w:hAnsi="Candara" w:cs="Calibri"/>
          <w:szCs w:val="24"/>
          <w:lang w:val="nb-NO"/>
        </w:rPr>
        <w:t xml:space="preserve">Ningtyas, M. N., Fikriah, N. L., Pradana, A. W. S., &amp; Prista, A. N. (2024). </w:t>
      </w:r>
      <w:r w:rsidRPr="00745FB8">
        <w:rPr>
          <w:rFonts w:ascii="Candara" w:hAnsi="Candara" w:cs="Calibri"/>
          <w:i/>
          <w:iCs/>
          <w:szCs w:val="24"/>
          <w:lang w:val="nb-NO"/>
        </w:rPr>
        <w:t>Pengaruh media sosial dan perilaku komunitas online terhadap keputusan investasi dengan literasi keuangan digital sebagai variabel mediasi: Studi pada generasi z Muslim di Indonesia</w:t>
      </w:r>
      <w:r w:rsidRPr="00745FB8">
        <w:rPr>
          <w:rFonts w:ascii="Candara" w:hAnsi="Candara" w:cs="Calibri"/>
          <w:szCs w:val="24"/>
          <w:lang w:val="nb-NO"/>
        </w:rPr>
        <w:t>.</w:t>
      </w:r>
      <w:r w:rsidRPr="00745FB8">
        <w:rPr>
          <w:rFonts w:ascii="Candara" w:eastAsia="Candara" w:hAnsi="Candara" w:cs="Candara"/>
          <w:color w:val="000000"/>
          <w:szCs w:val="24"/>
          <w:lang w:val="nb-NO"/>
        </w:rPr>
        <w:t xml:space="preserve"> http://repository.uin-malang.ac.id/21710/</w:t>
      </w:r>
    </w:p>
    <w:p w14:paraId="3F891163" w14:textId="77777777" w:rsidR="00F44F0D" w:rsidRPr="000D1878" w:rsidRDefault="00F44F0D" w:rsidP="00F44F0D">
      <w:pPr>
        <w:pStyle w:val="Bibliography"/>
        <w:spacing w:before="0" w:line="240" w:lineRule="auto"/>
        <w:rPr>
          <w:rFonts w:ascii="Candara" w:hAnsi="Candara" w:cs="Calibri"/>
          <w:szCs w:val="24"/>
          <w:lang w:val="nb-NO"/>
        </w:rPr>
      </w:pPr>
      <w:r w:rsidRPr="00745FB8">
        <w:rPr>
          <w:rFonts w:ascii="Candara" w:hAnsi="Candara" w:cs="Calibri"/>
          <w:szCs w:val="24"/>
          <w:lang w:val="nb-NO"/>
        </w:rPr>
        <w:t xml:space="preserve">Sugiarti, T. (2024). Integrasi Teknologi Benar-benar memberikan manfaat yang maksimal bagi pembelajaran. </w:t>
      </w:r>
      <w:r w:rsidRPr="000D1878">
        <w:rPr>
          <w:rFonts w:ascii="Candara" w:hAnsi="Candara" w:cs="Calibri"/>
          <w:i/>
          <w:iCs/>
          <w:szCs w:val="24"/>
          <w:lang w:val="nb-NO"/>
        </w:rPr>
        <w:t>PT. Pawitra Baskara Abadi Astana Jabal Sirr, Mojokerto Jawa Timur</w:t>
      </w:r>
      <w:r w:rsidRPr="000D1878">
        <w:rPr>
          <w:rFonts w:ascii="Candara" w:hAnsi="Candara" w:cs="Calibri"/>
          <w:szCs w:val="24"/>
          <w:lang w:val="nb-NO"/>
        </w:rPr>
        <w:t>. http://repository.uin-malang.ac.id/19411/</w:t>
      </w:r>
    </w:p>
    <w:p w14:paraId="086CDDB5" w14:textId="77777777" w:rsidR="00F44F0D" w:rsidRPr="00745FB8" w:rsidRDefault="00F44F0D" w:rsidP="00F44F0D">
      <w:pPr>
        <w:pStyle w:val="Bibliography"/>
        <w:spacing w:before="0" w:line="240" w:lineRule="auto"/>
        <w:rPr>
          <w:rFonts w:ascii="Candara" w:hAnsi="Candara" w:cs="Calibri"/>
          <w:szCs w:val="24"/>
        </w:rPr>
      </w:pPr>
      <w:r w:rsidRPr="000D1878">
        <w:rPr>
          <w:rFonts w:ascii="Candara" w:hAnsi="Candara" w:cs="Calibri"/>
          <w:szCs w:val="24"/>
          <w:lang w:val="it-IT"/>
        </w:rPr>
        <w:t xml:space="preserve">Sulistyorini, S., &amp; Andriani, A. E. (2022). Penggunaan media sosial di kalangan mahasiswa selama pandemi Covid-19. </w:t>
      </w:r>
      <w:r w:rsidRPr="00745FB8">
        <w:rPr>
          <w:rFonts w:ascii="Candara" w:hAnsi="Candara" w:cs="Calibri"/>
          <w:i/>
          <w:iCs/>
          <w:szCs w:val="24"/>
        </w:rPr>
        <w:t xml:space="preserve">Equilibrium </w:t>
      </w:r>
      <w:proofErr w:type="spellStart"/>
      <w:r w:rsidRPr="00745FB8">
        <w:rPr>
          <w:rFonts w:ascii="Candara" w:hAnsi="Candara" w:cs="Calibri"/>
          <w:i/>
          <w:iCs/>
          <w:szCs w:val="24"/>
        </w:rPr>
        <w:t>Jurnal</w:t>
      </w:r>
      <w:proofErr w:type="spellEnd"/>
      <w:r w:rsidRPr="00745FB8">
        <w:rPr>
          <w:rFonts w:ascii="Candara" w:hAnsi="Candara" w:cs="Calibri"/>
          <w:i/>
          <w:iCs/>
          <w:szCs w:val="24"/>
        </w:rPr>
        <w:t xml:space="preserve"> Pendidikan</w:t>
      </w:r>
      <w:r w:rsidRPr="00745FB8">
        <w:rPr>
          <w:rFonts w:ascii="Candara" w:hAnsi="Candara" w:cs="Calibri"/>
          <w:szCs w:val="24"/>
        </w:rPr>
        <w:t xml:space="preserve">, </w:t>
      </w:r>
      <w:r w:rsidRPr="00745FB8">
        <w:rPr>
          <w:rFonts w:ascii="Candara" w:hAnsi="Candara" w:cs="Calibri"/>
          <w:i/>
          <w:iCs/>
          <w:szCs w:val="24"/>
        </w:rPr>
        <w:t>10</w:t>
      </w:r>
      <w:r w:rsidRPr="00745FB8">
        <w:rPr>
          <w:rFonts w:ascii="Candara" w:hAnsi="Candara" w:cs="Calibri"/>
          <w:szCs w:val="24"/>
        </w:rPr>
        <w:t>(1), 63–69.</w:t>
      </w:r>
    </w:p>
    <w:p w14:paraId="53821AF4" w14:textId="77777777" w:rsidR="00F44F0D" w:rsidRPr="009A7EF2" w:rsidRDefault="00F44F0D" w:rsidP="00F44F0D">
      <w:pPr>
        <w:spacing w:before="0" w:line="240" w:lineRule="auto"/>
      </w:pPr>
      <w:r w:rsidRPr="00745FB8">
        <w:rPr>
          <w:rFonts w:ascii="Candara" w:hAnsi="Candara"/>
          <w:szCs w:val="24"/>
        </w:rPr>
        <w:fldChar w:fldCharType="end"/>
      </w:r>
    </w:p>
    <w:p w14:paraId="57FC84FF" w14:textId="77777777" w:rsidR="00624713" w:rsidRPr="00C02532" w:rsidRDefault="00624713" w:rsidP="00624713">
      <w:pPr>
        <w:pStyle w:val="NoSpacing"/>
        <w:ind w:firstLine="567"/>
        <w:jc w:val="both"/>
        <w:rPr>
          <w:rFonts w:ascii="Candara" w:hAnsi="Candara" w:cstheme="majorBidi"/>
          <w:sz w:val="20"/>
          <w:szCs w:val="20"/>
        </w:rPr>
      </w:pPr>
    </w:p>
    <w:bookmarkEnd w:id="0"/>
    <w:p w14:paraId="2D927B20" w14:textId="7D66579D" w:rsidR="004A6E3B" w:rsidRPr="00C02532" w:rsidRDefault="004A6E3B" w:rsidP="00D951EF">
      <w:pPr>
        <w:pStyle w:val="NoSpacing"/>
        <w:jc w:val="both"/>
        <w:rPr>
          <w:rFonts w:ascii="Candara" w:hAnsi="Candara" w:cstheme="majorBidi"/>
          <w:sz w:val="20"/>
          <w:szCs w:val="20"/>
        </w:rPr>
      </w:pPr>
    </w:p>
    <w:p w14:paraId="5A3C29A7" w14:textId="015D7680" w:rsidR="00D951EF" w:rsidRPr="00C02532" w:rsidRDefault="00D951EF" w:rsidP="00D951EF">
      <w:pPr>
        <w:pStyle w:val="NoSpacing"/>
        <w:jc w:val="both"/>
        <w:rPr>
          <w:rFonts w:ascii="Candara" w:hAnsi="Candara" w:cstheme="majorBidi"/>
          <w:sz w:val="20"/>
          <w:szCs w:val="20"/>
        </w:rPr>
      </w:pPr>
    </w:p>
    <w:p w14:paraId="7997BD0D" w14:textId="4D3C9089" w:rsidR="00564782" w:rsidRPr="00C02532" w:rsidRDefault="00564782" w:rsidP="00D951EF">
      <w:pPr>
        <w:pStyle w:val="NoSpacing"/>
        <w:jc w:val="both"/>
        <w:rPr>
          <w:rFonts w:ascii="Candara" w:hAnsi="Candara" w:cstheme="majorBidi"/>
          <w:sz w:val="20"/>
          <w:szCs w:val="20"/>
        </w:rPr>
      </w:pPr>
    </w:p>
    <w:p w14:paraId="0B0BA4E9" w14:textId="77777777" w:rsidR="00564782" w:rsidRPr="00C02532" w:rsidRDefault="00564782" w:rsidP="00D951EF">
      <w:pPr>
        <w:pStyle w:val="NoSpacing"/>
        <w:jc w:val="both"/>
        <w:rPr>
          <w:rFonts w:ascii="Candara" w:hAnsi="Candara" w:cstheme="majorBidi"/>
          <w:sz w:val="20"/>
          <w:szCs w:val="20"/>
        </w:rPr>
      </w:pPr>
    </w:p>
    <w:sectPr w:rsidR="00564782" w:rsidRPr="00C02532" w:rsidSect="00744917">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1" w:right="1418" w:bottom="1701" w:left="1701" w:header="709" w:footer="709" w:gutter="0"/>
      <w:pgNumType w:start="58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A86AD6" w14:textId="77777777" w:rsidR="00656337" w:rsidRDefault="00656337">
      <w:r>
        <w:separator/>
      </w:r>
    </w:p>
  </w:endnote>
  <w:endnote w:type="continuationSeparator" w:id="0">
    <w:p w14:paraId="1DE1701E" w14:textId="77777777" w:rsidR="00656337" w:rsidRDefault="00656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" stroked="f">
              <v:textbox>
                <w:txbxContent>
                  <w:p w14:paraId="2E46F803" w14:textId="6C0E1CC8" w:rsidR="00E92FDD" w:rsidRPr="008D7A43" w:rsidRDefault="00E92FDD" w:rsidP="008D7A43">
                    <w:pPr>
                      <w:spacing w:before="0" w:after="240" w:line="240" w:lineRule="auto"/>
                      <w:jc w:val="left"/>
                      <w:rPr>
                        <w:i/>
                        <w:sz w:val="16"/>
                        <w:szCs w:val="16"/>
                        <w:lang w:val="en-US"/>
                      </w:rPr>
                    </w:pPr>
                    <w:r w:rsidRPr="008D7A43">
                      <w:rPr>
                        <w:i/>
                        <w:sz w:val="16"/>
                        <w:szCs w:val="16"/>
                        <w:lang w:val="en-US"/>
                      </w:rPr>
                      <w:t>Interaksi Epistemologi Bayani, Burhani, dan Irfani dengan Pendidikan Agama Islam: Tawaran Interconnected Entities</w:t>
                    </w:r>
                  </w:p>
                  <w:p w14:paraId="2C35056B" w14:textId="77777777" w:rsidR="00E92FDD" w:rsidRDefault="00E92FDD" w:rsidP="008D7A43">
                    <w:pPr>
                      <w:spacing w:before="0" w:line="240" w:lineRule="auto"/>
                    </w:pPr>
                  </w:p>
                </w:txbxContent>
              </v:textbox>
              <w10:wrap type="square"/>
            </v:shape>
          </w:pict>
        </mc:Fallback>
      </mc:AlternateContent>
    </w:r>
  </w:p>
  <w:p w14:paraId="4619C423" w14:textId="48EDC20E" w:rsidR="00E92FDD" w:rsidRPr="008D7A43" w:rsidRDefault="00000000"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7885655"/>
      <w:docPartObj>
        <w:docPartGallery w:val="Page Numbers (Bottom of Page)"/>
        <w:docPartUnique/>
      </w:docPartObj>
    </w:sdtPr>
    <w:sdtEndPr>
      <w:rPr>
        <w:noProof/>
      </w:rPr>
    </w:sdtEndPr>
    <w:sdtContent>
      <w:p w14:paraId="2AC28E30" w14:textId="10CD0729" w:rsidR="00502922" w:rsidRDefault="00502922">
        <w:pPr>
          <w:pStyle w:val="Footer"/>
          <w:jc w:val="right"/>
        </w:pPr>
        <w:r w:rsidRPr="00744917">
          <w:rPr>
            <w:rFonts w:ascii="Candara" w:hAnsi="Candara"/>
            <w:szCs w:val="24"/>
          </w:rPr>
          <w:fldChar w:fldCharType="begin"/>
        </w:r>
        <w:r w:rsidRPr="00744917">
          <w:rPr>
            <w:rFonts w:ascii="Candara" w:hAnsi="Candara"/>
            <w:szCs w:val="24"/>
          </w:rPr>
          <w:instrText xml:space="preserve"> PAGE   \* MERGEFORMAT </w:instrText>
        </w:r>
        <w:r w:rsidRPr="00744917">
          <w:rPr>
            <w:rFonts w:ascii="Candara" w:hAnsi="Candara"/>
            <w:szCs w:val="24"/>
          </w:rPr>
          <w:fldChar w:fldCharType="separate"/>
        </w:r>
        <w:r w:rsidRPr="00744917">
          <w:rPr>
            <w:rFonts w:ascii="Candara" w:hAnsi="Candara"/>
            <w:noProof/>
            <w:szCs w:val="24"/>
          </w:rPr>
          <w:t>2</w:t>
        </w:r>
        <w:r w:rsidRPr="00744917">
          <w:rPr>
            <w:rFonts w:ascii="Candara" w:hAnsi="Candara"/>
            <w:noProof/>
            <w:szCs w:val="24"/>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7DFF49" w14:textId="77777777" w:rsidR="00656337" w:rsidRDefault="00656337">
      <w:r>
        <w:separator/>
      </w:r>
    </w:p>
  </w:footnote>
  <w:footnote w:type="continuationSeparator" w:id="0">
    <w:p w14:paraId="4067D398" w14:textId="77777777" w:rsidR="00656337" w:rsidRDefault="006563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 xml:space="preserve">Al </w:t>
    </w:r>
    <w:proofErr w:type="spellStart"/>
    <w:r w:rsidRPr="00154A72">
      <w:rPr>
        <w:sz w:val="16"/>
        <w:szCs w:val="16"/>
        <w:lang w:val="en"/>
      </w:rPr>
      <w:t>Fajri</w:t>
    </w:r>
    <w:proofErr w:type="spellEnd"/>
    <w:r w:rsidRPr="00154A72">
      <w:rPr>
        <w:sz w:val="16"/>
        <w:szCs w:val="16"/>
        <w:lang w:val="en"/>
      </w:rPr>
      <w:t xml:space="preserve">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42CBB" w14:textId="286A8B72" w:rsidR="00E92FDD" w:rsidRPr="00C02532" w:rsidRDefault="00744917" w:rsidP="0066032A">
    <w:pPr>
      <w:pBdr>
        <w:bottom w:val="single" w:sz="4" w:space="0" w:color="auto"/>
      </w:pBdr>
      <w:spacing w:before="0" w:line="240" w:lineRule="auto"/>
      <w:ind w:right="-2"/>
      <w:jc w:val="center"/>
      <w:rPr>
        <w:rFonts w:ascii="Candara" w:hAnsi="Candara"/>
        <w:i/>
        <w:szCs w:val="24"/>
        <w:lang w:val="en-US"/>
      </w:rPr>
    </w:pPr>
    <w:r w:rsidRPr="00744917">
      <w:rPr>
        <w:rFonts w:ascii="Candara" w:hAnsi="Candara"/>
        <w:szCs w:val="24"/>
        <w:lang w:val="en"/>
      </w:rPr>
      <w:t xml:space="preserve">Maliki Interdisciplinary Journal (MIJ): 2025, 3(4), </w:t>
    </w:r>
    <w:r>
      <w:rPr>
        <w:rFonts w:ascii="Candara" w:hAnsi="Candara"/>
        <w:szCs w:val="24"/>
        <w:lang w:val="en"/>
      </w:rPr>
      <w:t>580-584</w:t>
    </w:r>
    <w:r w:rsidR="00C27A88" w:rsidRPr="00C02532">
      <w:rPr>
        <w:rFonts w:ascii="Candara" w:hAnsi="Candara"/>
        <w:szCs w:val="24"/>
        <w:lang w:val="en"/>
      </w:rPr>
      <w:tab/>
    </w:r>
    <w:r w:rsidR="00C27A88" w:rsidRPr="00C02532">
      <w:rPr>
        <w:rFonts w:ascii="Candara" w:hAnsi="Candara"/>
        <w:szCs w:val="24"/>
        <w:lang w:val="en"/>
      </w:rPr>
      <w:tab/>
    </w:r>
    <w:proofErr w:type="spellStart"/>
    <w:r w:rsidR="0001783B" w:rsidRPr="00C02532">
      <w:rPr>
        <w:rFonts w:ascii="Candara" w:eastAsia="MS Mincho" w:hAnsi="Candara"/>
        <w:szCs w:val="24"/>
        <w:lang w:val="en-US" w:eastAsia="en-US"/>
      </w:rPr>
      <w:t>e</w:t>
    </w:r>
    <w:r w:rsidR="00C27A88" w:rsidRPr="00C02532">
      <w:rPr>
        <w:rFonts w:ascii="Candara" w:eastAsia="MS Mincho" w:hAnsi="Candara"/>
        <w:szCs w:val="24"/>
        <w:lang w:val="en-US" w:eastAsia="en-US"/>
      </w:rPr>
      <w:t>ISSN</w:t>
    </w:r>
    <w:proofErr w:type="spellEnd"/>
    <w:r w:rsidR="00C27A88" w:rsidRPr="00C02532">
      <w:rPr>
        <w:rFonts w:ascii="Candara" w:eastAsia="MS Mincho" w:hAnsi="Candara"/>
        <w:szCs w:val="24"/>
        <w:lang w:val="en-US" w:eastAsia="en-US"/>
      </w:rPr>
      <w:t xml:space="preserve">: </w:t>
    </w:r>
    <w:r w:rsidR="00817B13" w:rsidRPr="00817B13">
      <w:rPr>
        <w:rFonts w:ascii="Candara" w:eastAsia="MS Mincho" w:hAnsi="Candara"/>
        <w:szCs w:val="24"/>
        <w:lang w:val="en-US"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A6436" w14:textId="18D2D425" w:rsidR="00A279BC" w:rsidRPr="0089265B" w:rsidRDefault="00A279BC" w:rsidP="00961152">
    <w:pPr>
      <w:tabs>
        <w:tab w:val="left" w:pos="6804"/>
      </w:tabs>
      <w:spacing w:before="0" w:line="240" w:lineRule="auto"/>
      <w:jc w:val="left"/>
      <w:rPr>
        <w:rFonts w:ascii="Candara" w:eastAsia="MS Mincho" w:hAnsi="Candara"/>
        <w:sz w:val="20"/>
        <w:lang w:val="en-US" w:eastAsia="en-US"/>
      </w:rPr>
    </w:pPr>
    <w:r w:rsidRPr="0089265B">
      <w:rPr>
        <w:rFonts w:ascii="Candara" w:hAnsi="Candara" w:cstheme="majorBidi"/>
        <w:b/>
        <w:bCs/>
        <w:szCs w:val="24"/>
      </w:rPr>
      <w:t xml:space="preserve">Maliki Interdisciplinary Journal </w:t>
    </w:r>
    <w:r w:rsidRPr="0089265B">
      <w:rPr>
        <w:rFonts w:ascii="Candara" w:eastAsia="MS Mincho" w:hAnsi="Candara" w:cstheme="majorBidi"/>
        <w:b/>
        <w:bCs/>
        <w:szCs w:val="24"/>
      </w:rPr>
      <w:t>(MIJ)</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r>
    <w:r w:rsidR="00961152">
      <w:rPr>
        <w:rFonts w:ascii="Candara" w:eastAsia="MS Mincho" w:hAnsi="Candara"/>
        <w:sz w:val="20"/>
        <w:lang w:val="en-US" w:eastAsia="en-US"/>
      </w:rPr>
      <w:t xml:space="preserve">       </w:t>
    </w:r>
    <w:proofErr w:type="spellStart"/>
    <w:r w:rsidR="0001783B">
      <w:rPr>
        <w:rFonts w:ascii="Candara" w:eastAsia="MS Mincho" w:hAnsi="Candara"/>
        <w:sz w:val="20"/>
        <w:lang w:val="en-US" w:eastAsia="en-US"/>
      </w:rPr>
      <w:t>e</w:t>
    </w:r>
    <w:r w:rsidRPr="0089265B">
      <w:rPr>
        <w:rFonts w:ascii="Candara" w:eastAsia="MS Mincho" w:hAnsi="Candara"/>
        <w:sz w:val="20"/>
        <w:lang w:val="en-US" w:eastAsia="en-US"/>
      </w:rPr>
      <w:t>ISSN</w:t>
    </w:r>
    <w:proofErr w:type="spellEnd"/>
    <w:r w:rsidRPr="0089265B">
      <w:rPr>
        <w:rFonts w:ascii="Candara" w:eastAsia="MS Mincho" w:hAnsi="Candara"/>
        <w:sz w:val="20"/>
        <w:lang w:val="en-US" w:eastAsia="en-US"/>
      </w:rPr>
      <w:t xml:space="preserve">: </w:t>
    </w:r>
    <w:r w:rsidR="00961152" w:rsidRPr="00961152">
      <w:rPr>
        <w:rFonts w:ascii="Candara" w:eastAsia="MS Mincho" w:hAnsi="Candara"/>
        <w:sz w:val="20"/>
        <w:lang w:val="en-US" w:eastAsia="en-US"/>
      </w:rPr>
      <w:t>3024-8140</w:t>
    </w:r>
  </w:p>
  <w:p w14:paraId="28635978" w14:textId="6BF5E52F" w:rsidR="00E92FDD" w:rsidRPr="002D04A9" w:rsidRDefault="00744917" w:rsidP="00A279BC">
    <w:pPr>
      <w:tabs>
        <w:tab w:val="left" w:pos="4536"/>
      </w:tabs>
      <w:spacing w:before="0" w:line="240" w:lineRule="auto"/>
      <w:rPr>
        <w:rFonts w:ascii="Candara" w:eastAsia="MS Mincho" w:hAnsi="Candara"/>
        <w:sz w:val="20"/>
        <w:lang w:val="en-US" w:eastAsia="en-US"/>
      </w:rPr>
    </w:pPr>
    <w:r w:rsidRPr="00744917">
      <w:rPr>
        <w:rFonts w:ascii="Candara" w:eastAsia="MS Mincho" w:hAnsi="Candara"/>
        <w:sz w:val="20"/>
        <w:lang w:val="en-US" w:eastAsia="en-US"/>
      </w:rPr>
      <w:t xml:space="preserve">Volume 3, Issue April, 2025 pp. </w:t>
    </w:r>
    <w:r>
      <w:rPr>
        <w:rFonts w:ascii="Candara" w:eastAsia="MS Mincho" w:hAnsi="Candara"/>
        <w:sz w:val="20"/>
        <w:lang w:val="en-US" w:eastAsia="en-US"/>
      </w:rPr>
      <w:t>580-584</w:t>
    </w:r>
    <w:r w:rsidR="00A279BC"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5"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55999925">
    <w:abstractNumId w:val="4"/>
  </w:num>
  <w:num w:numId="2" w16cid:durableId="834153197">
    <w:abstractNumId w:val="0"/>
  </w:num>
  <w:num w:numId="3" w16cid:durableId="559900703">
    <w:abstractNumId w:val="6"/>
  </w:num>
  <w:num w:numId="4" w16cid:durableId="791092742">
    <w:abstractNumId w:val="2"/>
  </w:num>
  <w:num w:numId="5" w16cid:durableId="569193311">
    <w:abstractNumId w:val="3"/>
  </w:num>
  <w:num w:numId="6" w16cid:durableId="337198883">
    <w:abstractNumId w:val="5"/>
  </w:num>
  <w:num w:numId="7" w16cid:durableId="1272512818">
    <w:abstractNumId w:val="7"/>
  </w:num>
  <w:num w:numId="8" w16cid:durableId="117720282">
    <w:abstractNumId w:val="8"/>
  </w:num>
  <w:num w:numId="9" w16cid:durableId="291324943">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F1A"/>
    <w:rsid w:val="000056D3"/>
    <w:rsid w:val="00007893"/>
    <w:rsid w:val="00014943"/>
    <w:rsid w:val="0001783B"/>
    <w:rsid w:val="00021751"/>
    <w:rsid w:val="000225CC"/>
    <w:rsid w:val="00025393"/>
    <w:rsid w:val="00030482"/>
    <w:rsid w:val="00030535"/>
    <w:rsid w:val="00031DD2"/>
    <w:rsid w:val="00034242"/>
    <w:rsid w:val="00034A7A"/>
    <w:rsid w:val="000361C3"/>
    <w:rsid w:val="00036836"/>
    <w:rsid w:val="00044594"/>
    <w:rsid w:val="00044964"/>
    <w:rsid w:val="00045BD7"/>
    <w:rsid w:val="00047A7C"/>
    <w:rsid w:val="000504C0"/>
    <w:rsid w:val="000513E9"/>
    <w:rsid w:val="000519D5"/>
    <w:rsid w:val="00052F4D"/>
    <w:rsid w:val="00053C13"/>
    <w:rsid w:val="00055995"/>
    <w:rsid w:val="00057198"/>
    <w:rsid w:val="00061DC5"/>
    <w:rsid w:val="00075209"/>
    <w:rsid w:val="00076A62"/>
    <w:rsid w:val="00080334"/>
    <w:rsid w:val="00081C8A"/>
    <w:rsid w:val="000822D1"/>
    <w:rsid w:val="00082632"/>
    <w:rsid w:val="0008520E"/>
    <w:rsid w:val="00092C87"/>
    <w:rsid w:val="00092E91"/>
    <w:rsid w:val="00093E3E"/>
    <w:rsid w:val="00097202"/>
    <w:rsid w:val="000A3362"/>
    <w:rsid w:val="000A3D44"/>
    <w:rsid w:val="000A3DD4"/>
    <w:rsid w:val="000A4EF2"/>
    <w:rsid w:val="000A50DB"/>
    <w:rsid w:val="000B1561"/>
    <w:rsid w:val="000B2E41"/>
    <w:rsid w:val="000B2EBF"/>
    <w:rsid w:val="000B46F2"/>
    <w:rsid w:val="000B7429"/>
    <w:rsid w:val="000C205C"/>
    <w:rsid w:val="000C2DFC"/>
    <w:rsid w:val="000C37C6"/>
    <w:rsid w:val="000C392E"/>
    <w:rsid w:val="000D0C57"/>
    <w:rsid w:val="000D64F6"/>
    <w:rsid w:val="000E5841"/>
    <w:rsid w:val="000F0205"/>
    <w:rsid w:val="000F0650"/>
    <w:rsid w:val="000F0D1C"/>
    <w:rsid w:val="000F2740"/>
    <w:rsid w:val="000F42A0"/>
    <w:rsid w:val="000F784C"/>
    <w:rsid w:val="0010224B"/>
    <w:rsid w:val="001028CB"/>
    <w:rsid w:val="001032CF"/>
    <w:rsid w:val="00103778"/>
    <w:rsid w:val="001040A0"/>
    <w:rsid w:val="00105908"/>
    <w:rsid w:val="00106587"/>
    <w:rsid w:val="00106FE3"/>
    <w:rsid w:val="001114FB"/>
    <w:rsid w:val="0011464F"/>
    <w:rsid w:val="00123760"/>
    <w:rsid w:val="00125C97"/>
    <w:rsid w:val="00127942"/>
    <w:rsid w:val="001306F1"/>
    <w:rsid w:val="001334B1"/>
    <w:rsid w:val="001378D7"/>
    <w:rsid w:val="00141385"/>
    <w:rsid w:val="001415CD"/>
    <w:rsid w:val="001419B0"/>
    <w:rsid w:val="001423FC"/>
    <w:rsid w:val="001459DB"/>
    <w:rsid w:val="0014713A"/>
    <w:rsid w:val="0015067E"/>
    <w:rsid w:val="00154444"/>
    <w:rsid w:val="00154A72"/>
    <w:rsid w:val="001552B3"/>
    <w:rsid w:val="00155E33"/>
    <w:rsid w:val="001569A6"/>
    <w:rsid w:val="00157598"/>
    <w:rsid w:val="00162178"/>
    <w:rsid w:val="00162A6C"/>
    <w:rsid w:val="00163786"/>
    <w:rsid w:val="0016424C"/>
    <w:rsid w:val="00164B80"/>
    <w:rsid w:val="00166C2F"/>
    <w:rsid w:val="001728B3"/>
    <w:rsid w:val="00172FCB"/>
    <w:rsid w:val="00175706"/>
    <w:rsid w:val="00175EA6"/>
    <w:rsid w:val="00176208"/>
    <w:rsid w:val="00180366"/>
    <w:rsid w:val="001821CF"/>
    <w:rsid w:val="00190C67"/>
    <w:rsid w:val="0019273A"/>
    <w:rsid w:val="001A06C4"/>
    <w:rsid w:val="001A098D"/>
    <w:rsid w:val="001A20DA"/>
    <w:rsid w:val="001A36A9"/>
    <w:rsid w:val="001A7798"/>
    <w:rsid w:val="001C35EE"/>
    <w:rsid w:val="001C3FCB"/>
    <w:rsid w:val="001C5110"/>
    <w:rsid w:val="001C5885"/>
    <w:rsid w:val="001E1906"/>
    <w:rsid w:val="001F16C8"/>
    <w:rsid w:val="001F233C"/>
    <w:rsid w:val="001F2E13"/>
    <w:rsid w:val="001F67CC"/>
    <w:rsid w:val="00200A44"/>
    <w:rsid w:val="00203A01"/>
    <w:rsid w:val="00206E7D"/>
    <w:rsid w:val="002074DF"/>
    <w:rsid w:val="0020784C"/>
    <w:rsid w:val="00207C52"/>
    <w:rsid w:val="00210997"/>
    <w:rsid w:val="002157F3"/>
    <w:rsid w:val="00226140"/>
    <w:rsid w:val="002314AD"/>
    <w:rsid w:val="002317E5"/>
    <w:rsid w:val="00232850"/>
    <w:rsid w:val="002366B1"/>
    <w:rsid w:val="002420E3"/>
    <w:rsid w:val="00242147"/>
    <w:rsid w:val="002425BB"/>
    <w:rsid w:val="002428CB"/>
    <w:rsid w:val="00247535"/>
    <w:rsid w:val="00247A9C"/>
    <w:rsid w:val="0025094C"/>
    <w:rsid w:val="00251356"/>
    <w:rsid w:val="00252C08"/>
    <w:rsid w:val="00252FF8"/>
    <w:rsid w:val="00253C79"/>
    <w:rsid w:val="002559B0"/>
    <w:rsid w:val="00255AC0"/>
    <w:rsid w:val="002563E4"/>
    <w:rsid w:val="00257728"/>
    <w:rsid w:val="00260A54"/>
    <w:rsid w:val="0026125F"/>
    <w:rsid w:val="00263ECB"/>
    <w:rsid w:val="0026441B"/>
    <w:rsid w:val="00265DA2"/>
    <w:rsid w:val="0027186B"/>
    <w:rsid w:val="0027199B"/>
    <w:rsid w:val="0027226C"/>
    <w:rsid w:val="002723E3"/>
    <w:rsid w:val="002767CD"/>
    <w:rsid w:val="00281B59"/>
    <w:rsid w:val="00285757"/>
    <w:rsid w:val="00287141"/>
    <w:rsid w:val="00290D69"/>
    <w:rsid w:val="002966F5"/>
    <w:rsid w:val="002975A8"/>
    <w:rsid w:val="002A05F3"/>
    <w:rsid w:val="002A283A"/>
    <w:rsid w:val="002A5B4E"/>
    <w:rsid w:val="002A6AB7"/>
    <w:rsid w:val="002A6E5A"/>
    <w:rsid w:val="002A7F65"/>
    <w:rsid w:val="002B1FD1"/>
    <w:rsid w:val="002B2123"/>
    <w:rsid w:val="002B3614"/>
    <w:rsid w:val="002B3CE6"/>
    <w:rsid w:val="002B4748"/>
    <w:rsid w:val="002B5738"/>
    <w:rsid w:val="002C0AD9"/>
    <w:rsid w:val="002C4DFF"/>
    <w:rsid w:val="002C7EB8"/>
    <w:rsid w:val="002D04A9"/>
    <w:rsid w:val="002D3468"/>
    <w:rsid w:val="002D3A16"/>
    <w:rsid w:val="002D4D86"/>
    <w:rsid w:val="002D50A5"/>
    <w:rsid w:val="002E497E"/>
    <w:rsid w:val="002E49A3"/>
    <w:rsid w:val="002E49B4"/>
    <w:rsid w:val="002E5792"/>
    <w:rsid w:val="002F45EC"/>
    <w:rsid w:val="002F69A0"/>
    <w:rsid w:val="002F75F8"/>
    <w:rsid w:val="002F771E"/>
    <w:rsid w:val="002F78B0"/>
    <w:rsid w:val="00302428"/>
    <w:rsid w:val="00304865"/>
    <w:rsid w:val="003050E7"/>
    <w:rsid w:val="003168A8"/>
    <w:rsid w:val="003170DA"/>
    <w:rsid w:val="00320ED8"/>
    <w:rsid w:val="00324873"/>
    <w:rsid w:val="00326F8E"/>
    <w:rsid w:val="003275F7"/>
    <w:rsid w:val="00333A4F"/>
    <w:rsid w:val="003372DE"/>
    <w:rsid w:val="00337AFA"/>
    <w:rsid w:val="00340B52"/>
    <w:rsid w:val="0034220E"/>
    <w:rsid w:val="00342E8F"/>
    <w:rsid w:val="00346264"/>
    <w:rsid w:val="0034773A"/>
    <w:rsid w:val="00350346"/>
    <w:rsid w:val="00350850"/>
    <w:rsid w:val="00351318"/>
    <w:rsid w:val="00353830"/>
    <w:rsid w:val="003567A4"/>
    <w:rsid w:val="00356D38"/>
    <w:rsid w:val="00356ECE"/>
    <w:rsid w:val="003643C7"/>
    <w:rsid w:val="00365A9B"/>
    <w:rsid w:val="00366ADE"/>
    <w:rsid w:val="0036722B"/>
    <w:rsid w:val="00370BF3"/>
    <w:rsid w:val="00375466"/>
    <w:rsid w:val="00377542"/>
    <w:rsid w:val="00380CFC"/>
    <w:rsid w:val="003828A3"/>
    <w:rsid w:val="003876E2"/>
    <w:rsid w:val="00391951"/>
    <w:rsid w:val="00397BC8"/>
    <w:rsid w:val="003A6628"/>
    <w:rsid w:val="003A6F57"/>
    <w:rsid w:val="003A7DBB"/>
    <w:rsid w:val="003B01EC"/>
    <w:rsid w:val="003B0B37"/>
    <w:rsid w:val="003B3775"/>
    <w:rsid w:val="003B582D"/>
    <w:rsid w:val="003C07AE"/>
    <w:rsid w:val="003C1542"/>
    <w:rsid w:val="003C3518"/>
    <w:rsid w:val="003C3B8D"/>
    <w:rsid w:val="003C3DB7"/>
    <w:rsid w:val="003C6907"/>
    <w:rsid w:val="003D785C"/>
    <w:rsid w:val="003E79C3"/>
    <w:rsid w:val="003F0063"/>
    <w:rsid w:val="003F1FE8"/>
    <w:rsid w:val="003F317E"/>
    <w:rsid w:val="003F5C20"/>
    <w:rsid w:val="003F7886"/>
    <w:rsid w:val="00404621"/>
    <w:rsid w:val="00410524"/>
    <w:rsid w:val="00410542"/>
    <w:rsid w:val="00410A5F"/>
    <w:rsid w:val="0041122C"/>
    <w:rsid w:val="00417938"/>
    <w:rsid w:val="004225E8"/>
    <w:rsid w:val="0042373F"/>
    <w:rsid w:val="004276B8"/>
    <w:rsid w:val="00427B5B"/>
    <w:rsid w:val="00427BF8"/>
    <w:rsid w:val="004316A7"/>
    <w:rsid w:val="004370E5"/>
    <w:rsid w:val="00440EEF"/>
    <w:rsid w:val="00442AEC"/>
    <w:rsid w:val="00445023"/>
    <w:rsid w:val="0044623E"/>
    <w:rsid w:val="00452A8A"/>
    <w:rsid w:val="00453716"/>
    <w:rsid w:val="0045628C"/>
    <w:rsid w:val="00456C92"/>
    <w:rsid w:val="0046603D"/>
    <w:rsid w:val="0046631C"/>
    <w:rsid w:val="00470480"/>
    <w:rsid w:val="00481585"/>
    <w:rsid w:val="00481AE1"/>
    <w:rsid w:val="00483193"/>
    <w:rsid w:val="0048361C"/>
    <w:rsid w:val="0048378E"/>
    <w:rsid w:val="00485AAD"/>
    <w:rsid w:val="00492556"/>
    <w:rsid w:val="004A221B"/>
    <w:rsid w:val="004A48BC"/>
    <w:rsid w:val="004A6E3B"/>
    <w:rsid w:val="004B0719"/>
    <w:rsid w:val="004B135E"/>
    <w:rsid w:val="004B15F6"/>
    <w:rsid w:val="004B33C7"/>
    <w:rsid w:val="004B362D"/>
    <w:rsid w:val="004B51FB"/>
    <w:rsid w:val="004B59EB"/>
    <w:rsid w:val="004C21EC"/>
    <w:rsid w:val="004C3E22"/>
    <w:rsid w:val="004C6C92"/>
    <w:rsid w:val="004C700F"/>
    <w:rsid w:val="004C747D"/>
    <w:rsid w:val="004D5A6D"/>
    <w:rsid w:val="004E0813"/>
    <w:rsid w:val="004E2F4B"/>
    <w:rsid w:val="004E3251"/>
    <w:rsid w:val="004E3ED4"/>
    <w:rsid w:val="004F0E2A"/>
    <w:rsid w:val="004F1A9C"/>
    <w:rsid w:val="004F2275"/>
    <w:rsid w:val="004F2ECD"/>
    <w:rsid w:val="004F3D6D"/>
    <w:rsid w:val="004F6091"/>
    <w:rsid w:val="00501716"/>
    <w:rsid w:val="00502388"/>
    <w:rsid w:val="00502922"/>
    <w:rsid w:val="0050304E"/>
    <w:rsid w:val="005045B9"/>
    <w:rsid w:val="00504CF9"/>
    <w:rsid w:val="00506430"/>
    <w:rsid w:val="00507A02"/>
    <w:rsid w:val="0051306B"/>
    <w:rsid w:val="00515383"/>
    <w:rsid w:val="005177FF"/>
    <w:rsid w:val="0052333E"/>
    <w:rsid w:val="0052530C"/>
    <w:rsid w:val="0052674D"/>
    <w:rsid w:val="00526F33"/>
    <w:rsid w:val="00531C6C"/>
    <w:rsid w:val="00535EB0"/>
    <w:rsid w:val="00536034"/>
    <w:rsid w:val="0054192F"/>
    <w:rsid w:val="0054268C"/>
    <w:rsid w:val="005429D6"/>
    <w:rsid w:val="005432B0"/>
    <w:rsid w:val="00550573"/>
    <w:rsid w:val="00555B1C"/>
    <w:rsid w:val="00556937"/>
    <w:rsid w:val="005631E4"/>
    <w:rsid w:val="00564782"/>
    <w:rsid w:val="00567531"/>
    <w:rsid w:val="00574AF2"/>
    <w:rsid w:val="0057536D"/>
    <w:rsid w:val="0058093B"/>
    <w:rsid w:val="00581214"/>
    <w:rsid w:val="00584FCC"/>
    <w:rsid w:val="00587EF0"/>
    <w:rsid w:val="00590122"/>
    <w:rsid w:val="005A4780"/>
    <w:rsid w:val="005A6063"/>
    <w:rsid w:val="005B3A14"/>
    <w:rsid w:val="005B3E10"/>
    <w:rsid w:val="005B7DE7"/>
    <w:rsid w:val="005C02B8"/>
    <w:rsid w:val="005C044D"/>
    <w:rsid w:val="005C147A"/>
    <w:rsid w:val="005C5446"/>
    <w:rsid w:val="005C5E3F"/>
    <w:rsid w:val="005C638F"/>
    <w:rsid w:val="005C72DC"/>
    <w:rsid w:val="005D0022"/>
    <w:rsid w:val="005D1ED1"/>
    <w:rsid w:val="005D2743"/>
    <w:rsid w:val="005E0F5C"/>
    <w:rsid w:val="005E56B9"/>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3CE1"/>
    <w:rsid w:val="00614B83"/>
    <w:rsid w:val="00615696"/>
    <w:rsid w:val="00615E0A"/>
    <w:rsid w:val="0061663D"/>
    <w:rsid w:val="00624713"/>
    <w:rsid w:val="00625FAE"/>
    <w:rsid w:val="006334B7"/>
    <w:rsid w:val="006367F3"/>
    <w:rsid w:val="006369BA"/>
    <w:rsid w:val="00637C7E"/>
    <w:rsid w:val="00640094"/>
    <w:rsid w:val="00641474"/>
    <w:rsid w:val="00644AEF"/>
    <w:rsid w:val="006474BA"/>
    <w:rsid w:val="00647665"/>
    <w:rsid w:val="00650011"/>
    <w:rsid w:val="00650A0C"/>
    <w:rsid w:val="00655A6A"/>
    <w:rsid w:val="00656337"/>
    <w:rsid w:val="006566E0"/>
    <w:rsid w:val="0066032A"/>
    <w:rsid w:val="00662455"/>
    <w:rsid w:val="00663095"/>
    <w:rsid w:val="006715BC"/>
    <w:rsid w:val="00673052"/>
    <w:rsid w:val="006751A1"/>
    <w:rsid w:val="00675B52"/>
    <w:rsid w:val="0068004F"/>
    <w:rsid w:val="006822C7"/>
    <w:rsid w:val="006822EA"/>
    <w:rsid w:val="006837E0"/>
    <w:rsid w:val="00683F9F"/>
    <w:rsid w:val="0068495A"/>
    <w:rsid w:val="00684980"/>
    <w:rsid w:val="00685474"/>
    <w:rsid w:val="00687202"/>
    <w:rsid w:val="0069147C"/>
    <w:rsid w:val="00692EA6"/>
    <w:rsid w:val="00694744"/>
    <w:rsid w:val="006A186B"/>
    <w:rsid w:val="006A2759"/>
    <w:rsid w:val="006A2D46"/>
    <w:rsid w:val="006A31B9"/>
    <w:rsid w:val="006B104C"/>
    <w:rsid w:val="006B4407"/>
    <w:rsid w:val="006B5D92"/>
    <w:rsid w:val="006B5DCB"/>
    <w:rsid w:val="006B63BC"/>
    <w:rsid w:val="006B6EAA"/>
    <w:rsid w:val="006B7029"/>
    <w:rsid w:val="006C2693"/>
    <w:rsid w:val="006C3C0C"/>
    <w:rsid w:val="006D0B60"/>
    <w:rsid w:val="006D549C"/>
    <w:rsid w:val="006D6552"/>
    <w:rsid w:val="006E0042"/>
    <w:rsid w:val="006E1277"/>
    <w:rsid w:val="006E22CB"/>
    <w:rsid w:val="006E3397"/>
    <w:rsid w:val="006E38C8"/>
    <w:rsid w:val="006E482A"/>
    <w:rsid w:val="006E4E00"/>
    <w:rsid w:val="006E6CBC"/>
    <w:rsid w:val="006E6DBF"/>
    <w:rsid w:val="006E7E9D"/>
    <w:rsid w:val="006F285D"/>
    <w:rsid w:val="006F6267"/>
    <w:rsid w:val="00701B11"/>
    <w:rsid w:val="00705158"/>
    <w:rsid w:val="007066D9"/>
    <w:rsid w:val="00711910"/>
    <w:rsid w:val="00711936"/>
    <w:rsid w:val="00711C95"/>
    <w:rsid w:val="00711E1D"/>
    <w:rsid w:val="007147B9"/>
    <w:rsid w:val="00715F67"/>
    <w:rsid w:val="00716718"/>
    <w:rsid w:val="00716875"/>
    <w:rsid w:val="00716AE9"/>
    <w:rsid w:val="00720241"/>
    <w:rsid w:val="00730A4B"/>
    <w:rsid w:val="00730BB1"/>
    <w:rsid w:val="00730E49"/>
    <w:rsid w:val="00732C1C"/>
    <w:rsid w:val="00733C41"/>
    <w:rsid w:val="00740B88"/>
    <w:rsid w:val="00744917"/>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46E1"/>
    <w:rsid w:val="00776A2C"/>
    <w:rsid w:val="0077776C"/>
    <w:rsid w:val="00781112"/>
    <w:rsid w:val="00784B3F"/>
    <w:rsid w:val="007866E5"/>
    <w:rsid w:val="007873B2"/>
    <w:rsid w:val="0079315B"/>
    <w:rsid w:val="00794735"/>
    <w:rsid w:val="00797343"/>
    <w:rsid w:val="007A0807"/>
    <w:rsid w:val="007A3EA3"/>
    <w:rsid w:val="007A5379"/>
    <w:rsid w:val="007A56F5"/>
    <w:rsid w:val="007A785B"/>
    <w:rsid w:val="007B0E92"/>
    <w:rsid w:val="007B4C8A"/>
    <w:rsid w:val="007B540B"/>
    <w:rsid w:val="007B77CB"/>
    <w:rsid w:val="007C426C"/>
    <w:rsid w:val="007C5FDA"/>
    <w:rsid w:val="007C79B5"/>
    <w:rsid w:val="007D1B11"/>
    <w:rsid w:val="007D43AB"/>
    <w:rsid w:val="007D66AA"/>
    <w:rsid w:val="007D7019"/>
    <w:rsid w:val="007E20F1"/>
    <w:rsid w:val="007E6A59"/>
    <w:rsid w:val="007F01F5"/>
    <w:rsid w:val="007F038E"/>
    <w:rsid w:val="007F0AD6"/>
    <w:rsid w:val="007F23CF"/>
    <w:rsid w:val="007F459A"/>
    <w:rsid w:val="007F5968"/>
    <w:rsid w:val="00805227"/>
    <w:rsid w:val="008058FA"/>
    <w:rsid w:val="008065DA"/>
    <w:rsid w:val="008114F8"/>
    <w:rsid w:val="00811ABC"/>
    <w:rsid w:val="00812AAF"/>
    <w:rsid w:val="008132B6"/>
    <w:rsid w:val="008153E0"/>
    <w:rsid w:val="008179E4"/>
    <w:rsid w:val="00817B13"/>
    <w:rsid w:val="00823057"/>
    <w:rsid w:val="00824F61"/>
    <w:rsid w:val="008262D4"/>
    <w:rsid w:val="00833A50"/>
    <w:rsid w:val="008345FE"/>
    <w:rsid w:val="00836346"/>
    <w:rsid w:val="00843EAD"/>
    <w:rsid w:val="00847A85"/>
    <w:rsid w:val="00847E64"/>
    <w:rsid w:val="00850FF4"/>
    <w:rsid w:val="00853CC6"/>
    <w:rsid w:val="00856F1B"/>
    <w:rsid w:val="0086005A"/>
    <w:rsid w:val="008606EA"/>
    <w:rsid w:val="00862B30"/>
    <w:rsid w:val="008665E9"/>
    <w:rsid w:val="00867026"/>
    <w:rsid w:val="00871CBA"/>
    <w:rsid w:val="00873A7D"/>
    <w:rsid w:val="0088332D"/>
    <w:rsid w:val="00886B6A"/>
    <w:rsid w:val="00887293"/>
    <w:rsid w:val="00891797"/>
    <w:rsid w:val="00893512"/>
    <w:rsid w:val="00895369"/>
    <w:rsid w:val="008A725A"/>
    <w:rsid w:val="008B0531"/>
    <w:rsid w:val="008B1ABF"/>
    <w:rsid w:val="008C64F4"/>
    <w:rsid w:val="008C6849"/>
    <w:rsid w:val="008D74C0"/>
    <w:rsid w:val="008D7A43"/>
    <w:rsid w:val="008E5378"/>
    <w:rsid w:val="008E5BB7"/>
    <w:rsid w:val="008F01CD"/>
    <w:rsid w:val="008F1788"/>
    <w:rsid w:val="008F557F"/>
    <w:rsid w:val="008F55E1"/>
    <w:rsid w:val="008F6AA9"/>
    <w:rsid w:val="008F6D46"/>
    <w:rsid w:val="00900EC9"/>
    <w:rsid w:val="009024EA"/>
    <w:rsid w:val="00911328"/>
    <w:rsid w:val="00911DA5"/>
    <w:rsid w:val="0091353F"/>
    <w:rsid w:val="0091399E"/>
    <w:rsid w:val="00916EC7"/>
    <w:rsid w:val="0092312D"/>
    <w:rsid w:val="00924F18"/>
    <w:rsid w:val="009267BC"/>
    <w:rsid w:val="009366C0"/>
    <w:rsid w:val="00936D0A"/>
    <w:rsid w:val="009412D2"/>
    <w:rsid w:val="0094163D"/>
    <w:rsid w:val="00941B8B"/>
    <w:rsid w:val="00944753"/>
    <w:rsid w:val="00945DB4"/>
    <w:rsid w:val="00953BA2"/>
    <w:rsid w:val="00961152"/>
    <w:rsid w:val="009628BC"/>
    <w:rsid w:val="00963440"/>
    <w:rsid w:val="00963EC2"/>
    <w:rsid w:val="00976CB9"/>
    <w:rsid w:val="00980C6A"/>
    <w:rsid w:val="00983012"/>
    <w:rsid w:val="0099416A"/>
    <w:rsid w:val="00994509"/>
    <w:rsid w:val="009A0902"/>
    <w:rsid w:val="009A44C1"/>
    <w:rsid w:val="009B3618"/>
    <w:rsid w:val="009B4069"/>
    <w:rsid w:val="009B7AD8"/>
    <w:rsid w:val="009B7D08"/>
    <w:rsid w:val="009C371C"/>
    <w:rsid w:val="009C5AA5"/>
    <w:rsid w:val="009D107A"/>
    <w:rsid w:val="009D69A6"/>
    <w:rsid w:val="009D77D4"/>
    <w:rsid w:val="009E268F"/>
    <w:rsid w:val="009E4144"/>
    <w:rsid w:val="009E41C9"/>
    <w:rsid w:val="009E470B"/>
    <w:rsid w:val="009E4A08"/>
    <w:rsid w:val="009E4DCD"/>
    <w:rsid w:val="009E6231"/>
    <w:rsid w:val="009F02A8"/>
    <w:rsid w:val="009F2412"/>
    <w:rsid w:val="009F3113"/>
    <w:rsid w:val="009F44FA"/>
    <w:rsid w:val="009F5B03"/>
    <w:rsid w:val="00A0059D"/>
    <w:rsid w:val="00A01DFF"/>
    <w:rsid w:val="00A03720"/>
    <w:rsid w:val="00A10A41"/>
    <w:rsid w:val="00A1164E"/>
    <w:rsid w:val="00A16B00"/>
    <w:rsid w:val="00A17168"/>
    <w:rsid w:val="00A21CA7"/>
    <w:rsid w:val="00A23D46"/>
    <w:rsid w:val="00A25539"/>
    <w:rsid w:val="00A279BC"/>
    <w:rsid w:val="00A27A07"/>
    <w:rsid w:val="00A30BAB"/>
    <w:rsid w:val="00A30EE0"/>
    <w:rsid w:val="00A42F34"/>
    <w:rsid w:val="00A44F31"/>
    <w:rsid w:val="00A4678D"/>
    <w:rsid w:val="00A51764"/>
    <w:rsid w:val="00A52E81"/>
    <w:rsid w:val="00A63D72"/>
    <w:rsid w:val="00A65D59"/>
    <w:rsid w:val="00A7174D"/>
    <w:rsid w:val="00A73168"/>
    <w:rsid w:val="00A73194"/>
    <w:rsid w:val="00A75ADA"/>
    <w:rsid w:val="00A75B4F"/>
    <w:rsid w:val="00A76EE7"/>
    <w:rsid w:val="00A86D11"/>
    <w:rsid w:val="00A91301"/>
    <w:rsid w:val="00A9470B"/>
    <w:rsid w:val="00AA0F54"/>
    <w:rsid w:val="00AB03FE"/>
    <w:rsid w:val="00AB2029"/>
    <w:rsid w:val="00AB36AB"/>
    <w:rsid w:val="00AB4B31"/>
    <w:rsid w:val="00AB505A"/>
    <w:rsid w:val="00AC2B5A"/>
    <w:rsid w:val="00AC2E48"/>
    <w:rsid w:val="00AC5CB2"/>
    <w:rsid w:val="00AC5DB7"/>
    <w:rsid w:val="00AC7299"/>
    <w:rsid w:val="00AD0A5B"/>
    <w:rsid w:val="00AD28C7"/>
    <w:rsid w:val="00AD6546"/>
    <w:rsid w:val="00AE2976"/>
    <w:rsid w:val="00AE42A7"/>
    <w:rsid w:val="00AE433E"/>
    <w:rsid w:val="00AF3242"/>
    <w:rsid w:val="00B02866"/>
    <w:rsid w:val="00B032B1"/>
    <w:rsid w:val="00B04E67"/>
    <w:rsid w:val="00B06241"/>
    <w:rsid w:val="00B06FFB"/>
    <w:rsid w:val="00B128C1"/>
    <w:rsid w:val="00B16BA5"/>
    <w:rsid w:val="00B20185"/>
    <w:rsid w:val="00B21D38"/>
    <w:rsid w:val="00B22F11"/>
    <w:rsid w:val="00B26D6D"/>
    <w:rsid w:val="00B30D82"/>
    <w:rsid w:val="00B3178A"/>
    <w:rsid w:val="00B33736"/>
    <w:rsid w:val="00B37D78"/>
    <w:rsid w:val="00B44C38"/>
    <w:rsid w:val="00B455A4"/>
    <w:rsid w:val="00B47E42"/>
    <w:rsid w:val="00B50590"/>
    <w:rsid w:val="00B546A5"/>
    <w:rsid w:val="00B554C1"/>
    <w:rsid w:val="00B55A5F"/>
    <w:rsid w:val="00B60891"/>
    <w:rsid w:val="00B62524"/>
    <w:rsid w:val="00B62FA9"/>
    <w:rsid w:val="00B64158"/>
    <w:rsid w:val="00B66229"/>
    <w:rsid w:val="00B66689"/>
    <w:rsid w:val="00B70A90"/>
    <w:rsid w:val="00B77C9B"/>
    <w:rsid w:val="00B83323"/>
    <w:rsid w:val="00B838D9"/>
    <w:rsid w:val="00B83928"/>
    <w:rsid w:val="00B83FD5"/>
    <w:rsid w:val="00B84AB5"/>
    <w:rsid w:val="00B86F56"/>
    <w:rsid w:val="00B9085B"/>
    <w:rsid w:val="00B935D9"/>
    <w:rsid w:val="00B943A5"/>
    <w:rsid w:val="00B9446C"/>
    <w:rsid w:val="00B9642B"/>
    <w:rsid w:val="00B97AAE"/>
    <w:rsid w:val="00BA012C"/>
    <w:rsid w:val="00BA1840"/>
    <w:rsid w:val="00BA184F"/>
    <w:rsid w:val="00BA48F6"/>
    <w:rsid w:val="00BA4DDD"/>
    <w:rsid w:val="00BA77C6"/>
    <w:rsid w:val="00BB19E2"/>
    <w:rsid w:val="00BB2D25"/>
    <w:rsid w:val="00BB51CB"/>
    <w:rsid w:val="00BB59F3"/>
    <w:rsid w:val="00BB7DED"/>
    <w:rsid w:val="00BC1403"/>
    <w:rsid w:val="00BC2535"/>
    <w:rsid w:val="00BD26A6"/>
    <w:rsid w:val="00BD4D33"/>
    <w:rsid w:val="00BD52B0"/>
    <w:rsid w:val="00BD54E5"/>
    <w:rsid w:val="00BD586F"/>
    <w:rsid w:val="00BE078E"/>
    <w:rsid w:val="00BE4743"/>
    <w:rsid w:val="00BF6485"/>
    <w:rsid w:val="00C02532"/>
    <w:rsid w:val="00C02C33"/>
    <w:rsid w:val="00C04B65"/>
    <w:rsid w:val="00C05F22"/>
    <w:rsid w:val="00C10700"/>
    <w:rsid w:val="00C17963"/>
    <w:rsid w:val="00C2215B"/>
    <w:rsid w:val="00C24022"/>
    <w:rsid w:val="00C24AF6"/>
    <w:rsid w:val="00C27A88"/>
    <w:rsid w:val="00C3421A"/>
    <w:rsid w:val="00C36768"/>
    <w:rsid w:val="00C47A61"/>
    <w:rsid w:val="00C5104D"/>
    <w:rsid w:val="00C551FD"/>
    <w:rsid w:val="00C73CB6"/>
    <w:rsid w:val="00C7607E"/>
    <w:rsid w:val="00C76D00"/>
    <w:rsid w:val="00C80EFE"/>
    <w:rsid w:val="00C8493A"/>
    <w:rsid w:val="00C87301"/>
    <w:rsid w:val="00C933BF"/>
    <w:rsid w:val="00C96B0E"/>
    <w:rsid w:val="00CA29C3"/>
    <w:rsid w:val="00CA3A73"/>
    <w:rsid w:val="00CA44FC"/>
    <w:rsid w:val="00CA5038"/>
    <w:rsid w:val="00CB3363"/>
    <w:rsid w:val="00CC63D6"/>
    <w:rsid w:val="00CD1F49"/>
    <w:rsid w:val="00CD7113"/>
    <w:rsid w:val="00CE232A"/>
    <w:rsid w:val="00CF01DE"/>
    <w:rsid w:val="00CF0C6A"/>
    <w:rsid w:val="00CF4686"/>
    <w:rsid w:val="00CF590D"/>
    <w:rsid w:val="00CF7209"/>
    <w:rsid w:val="00CF78C7"/>
    <w:rsid w:val="00D04698"/>
    <w:rsid w:val="00D06476"/>
    <w:rsid w:val="00D07424"/>
    <w:rsid w:val="00D12780"/>
    <w:rsid w:val="00D13BCB"/>
    <w:rsid w:val="00D14829"/>
    <w:rsid w:val="00D1509E"/>
    <w:rsid w:val="00D157B6"/>
    <w:rsid w:val="00D17080"/>
    <w:rsid w:val="00D1733F"/>
    <w:rsid w:val="00D244AC"/>
    <w:rsid w:val="00D24FF5"/>
    <w:rsid w:val="00D301AB"/>
    <w:rsid w:val="00D31347"/>
    <w:rsid w:val="00D322D2"/>
    <w:rsid w:val="00D3404C"/>
    <w:rsid w:val="00D34F8D"/>
    <w:rsid w:val="00D3612C"/>
    <w:rsid w:val="00D367EB"/>
    <w:rsid w:val="00D40065"/>
    <w:rsid w:val="00D50F91"/>
    <w:rsid w:val="00D53AEA"/>
    <w:rsid w:val="00D53B69"/>
    <w:rsid w:val="00D53FC0"/>
    <w:rsid w:val="00D55719"/>
    <w:rsid w:val="00D5647D"/>
    <w:rsid w:val="00D56DAB"/>
    <w:rsid w:val="00D63C6C"/>
    <w:rsid w:val="00D66E5A"/>
    <w:rsid w:val="00D71051"/>
    <w:rsid w:val="00D75FC1"/>
    <w:rsid w:val="00D7684E"/>
    <w:rsid w:val="00D80E7B"/>
    <w:rsid w:val="00D81AF1"/>
    <w:rsid w:val="00D84104"/>
    <w:rsid w:val="00D85514"/>
    <w:rsid w:val="00D87930"/>
    <w:rsid w:val="00D87A1B"/>
    <w:rsid w:val="00D91817"/>
    <w:rsid w:val="00D951EF"/>
    <w:rsid w:val="00D9716B"/>
    <w:rsid w:val="00D97CC1"/>
    <w:rsid w:val="00DA3237"/>
    <w:rsid w:val="00DA5FB6"/>
    <w:rsid w:val="00DA757A"/>
    <w:rsid w:val="00DB0BD3"/>
    <w:rsid w:val="00DB33CA"/>
    <w:rsid w:val="00DB3C29"/>
    <w:rsid w:val="00DB427D"/>
    <w:rsid w:val="00DC045A"/>
    <w:rsid w:val="00DC0A54"/>
    <w:rsid w:val="00DC0A9B"/>
    <w:rsid w:val="00DC1AF7"/>
    <w:rsid w:val="00DC2955"/>
    <w:rsid w:val="00DC6C40"/>
    <w:rsid w:val="00DD0457"/>
    <w:rsid w:val="00DD1ACE"/>
    <w:rsid w:val="00DD2690"/>
    <w:rsid w:val="00DE192F"/>
    <w:rsid w:val="00DF462A"/>
    <w:rsid w:val="00DF516A"/>
    <w:rsid w:val="00DF608B"/>
    <w:rsid w:val="00DF7F62"/>
    <w:rsid w:val="00E0250D"/>
    <w:rsid w:val="00E079D7"/>
    <w:rsid w:val="00E10AF9"/>
    <w:rsid w:val="00E21648"/>
    <w:rsid w:val="00E23540"/>
    <w:rsid w:val="00E235D8"/>
    <w:rsid w:val="00E23BBB"/>
    <w:rsid w:val="00E2648F"/>
    <w:rsid w:val="00E30E16"/>
    <w:rsid w:val="00E37F57"/>
    <w:rsid w:val="00E4062F"/>
    <w:rsid w:val="00E40F89"/>
    <w:rsid w:val="00E41475"/>
    <w:rsid w:val="00E46FDB"/>
    <w:rsid w:val="00E508DF"/>
    <w:rsid w:val="00E545FB"/>
    <w:rsid w:val="00E561D5"/>
    <w:rsid w:val="00E56CC4"/>
    <w:rsid w:val="00E60681"/>
    <w:rsid w:val="00E6250F"/>
    <w:rsid w:val="00E64FA0"/>
    <w:rsid w:val="00E739B0"/>
    <w:rsid w:val="00E7674A"/>
    <w:rsid w:val="00E77B60"/>
    <w:rsid w:val="00E77EE4"/>
    <w:rsid w:val="00E80514"/>
    <w:rsid w:val="00E815A6"/>
    <w:rsid w:val="00E8186C"/>
    <w:rsid w:val="00E83FA5"/>
    <w:rsid w:val="00E852B3"/>
    <w:rsid w:val="00E86FA5"/>
    <w:rsid w:val="00E90367"/>
    <w:rsid w:val="00E91FBC"/>
    <w:rsid w:val="00E92FDD"/>
    <w:rsid w:val="00E95C9B"/>
    <w:rsid w:val="00EA075D"/>
    <w:rsid w:val="00EA1321"/>
    <w:rsid w:val="00EA16FD"/>
    <w:rsid w:val="00EA1728"/>
    <w:rsid w:val="00EA2675"/>
    <w:rsid w:val="00EA42D9"/>
    <w:rsid w:val="00EA4434"/>
    <w:rsid w:val="00EB163C"/>
    <w:rsid w:val="00EB1EBA"/>
    <w:rsid w:val="00EB3F61"/>
    <w:rsid w:val="00EB46B7"/>
    <w:rsid w:val="00EB699D"/>
    <w:rsid w:val="00EC3202"/>
    <w:rsid w:val="00EC3B1C"/>
    <w:rsid w:val="00ED092F"/>
    <w:rsid w:val="00ED0F44"/>
    <w:rsid w:val="00ED206A"/>
    <w:rsid w:val="00EE0AB5"/>
    <w:rsid w:val="00EE1A3C"/>
    <w:rsid w:val="00EE3833"/>
    <w:rsid w:val="00EE69F3"/>
    <w:rsid w:val="00EE6DD4"/>
    <w:rsid w:val="00EE76C2"/>
    <w:rsid w:val="00EE78D2"/>
    <w:rsid w:val="00EF4D77"/>
    <w:rsid w:val="00EF51EF"/>
    <w:rsid w:val="00EF5ED8"/>
    <w:rsid w:val="00EF6A74"/>
    <w:rsid w:val="00EF76E5"/>
    <w:rsid w:val="00F007A5"/>
    <w:rsid w:val="00F11248"/>
    <w:rsid w:val="00F12DC8"/>
    <w:rsid w:val="00F15C44"/>
    <w:rsid w:val="00F23654"/>
    <w:rsid w:val="00F2580D"/>
    <w:rsid w:val="00F26AF1"/>
    <w:rsid w:val="00F30493"/>
    <w:rsid w:val="00F34829"/>
    <w:rsid w:val="00F35E71"/>
    <w:rsid w:val="00F35E80"/>
    <w:rsid w:val="00F430A4"/>
    <w:rsid w:val="00F43142"/>
    <w:rsid w:val="00F44C97"/>
    <w:rsid w:val="00F44F0D"/>
    <w:rsid w:val="00F45059"/>
    <w:rsid w:val="00F461B0"/>
    <w:rsid w:val="00F512F3"/>
    <w:rsid w:val="00F516E0"/>
    <w:rsid w:val="00F51CC8"/>
    <w:rsid w:val="00F520FB"/>
    <w:rsid w:val="00F52624"/>
    <w:rsid w:val="00F557AC"/>
    <w:rsid w:val="00F62CAF"/>
    <w:rsid w:val="00F73437"/>
    <w:rsid w:val="00F768C2"/>
    <w:rsid w:val="00F76C4E"/>
    <w:rsid w:val="00F77847"/>
    <w:rsid w:val="00F8034B"/>
    <w:rsid w:val="00F81D04"/>
    <w:rsid w:val="00F83D47"/>
    <w:rsid w:val="00F9553D"/>
    <w:rsid w:val="00F96CEF"/>
    <w:rsid w:val="00F97D29"/>
    <w:rsid w:val="00FA045E"/>
    <w:rsid w:val="00FA3190"/>
    <w:rsid w:val="00FA499E"/>
    <w:rsid w:val="00FA4DC3"/>
    <w:rsid w:val="00FA6697"/>
    <w:rsid w:val="00FB01A3"/>
    <w:rsid w:val="00FB196C"/>
    <w:rsid w:val="00FB41E0"/>
    <w:rsid w:val="00FB4F7F"/>
    <w:rsid w:val="00FB69A2"/>
    <w:rsid w:val="00FB6B06"/>
    <w:rsid w:val="00FB74E9"/>
    <w:rsid w:val="00FC0032"/>
    <w:rsid w:val="00FC50CC"/>
    <w:rsid w:val="00FC6DCD"/>
    <w:rsid w:val="00FC6E0E"/>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2E2BBE"/>
  <w15:docId w15:val="{7C9F3DCE-15D3-4116-9AA8-205B1083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8EA01F1B-C1F6-4379-AC5C-FCD122FA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2692</Words>
  <Characters>15348</Characters>
  <Application>Microsoft Office Word</Application>
  <DocSecurity>0</DocSecurity>
  <Lines>127</Lines>
  <Paragraphs>3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1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ahmad hariri</cp:lastModifiedBy>
  <cp:revision>9</cp:revision>
  <cp:lastPrinted>2023-07-09T15:46:00Z</cp:lastPrinted>
  <dcterms:created xsi:type="dcterms:W3CDTF">2025-07-14T06:57:00Z</dcterms:created>
  <dcterms:modified xsi:type="dcterms:W3CDTF">2025-07-1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a87c1-fec5-3ab5-8ef4-a599e029291e</vt:lpwstr>
  </property>
  <property fmtid="{D5CDD505-2E9C-101B-9397-08002B2CF9AE}" pid="24" name="Mendeley Citation Style_1">
    <vt:lpwstr>http://www.zotero.org/styles/apa</vt:lpwstr>
  </property>
  <property fmtid="{D5CDD505-2E9C-101B-9397-08002B2CF9AE}" pid="25" name="ZOTERO_PREF_1">
    <vt:lpwstr>&lt;data data-version="3" zotero-version="6.0.4"&gt;&lt;session id="LJLGclUy"/&gt;&lt;style id="http://www.zotero.org/styles/apa" locale="en-US" hasBibliography="1" bibliographyStyleHasBeenSet="1"/&gt;&lt;prefs&gt;&lt;pref name="fieldType" value="Field"/&gt;&lt;/prefs&gt;&lt;/data&gt;</vt:lpwstr>
  </property>
</Properties>
</file>